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576BD279" w:rsidR="007A3B54" w:rsidRDefault="00FE7014">
      <w:pPr>
        <w:spacing w:line="0" w:lineRule="atLeast"/>
        <w:rPr>
          <w:rFonts w:ascii="Times New Roman" w:eastAsia="Times New Roman" w:hAnsi="Times New Roman"/>
          <w:sz w:val="22"/>
        </w:rPr>
      </w:pPr>
      <w:r>
        <w:rPr>
          <w:rFonts w:ascii="Times New Roman" w:eastAsia="Times New Roman" w:hAnsi="Times New Roman"/>
          <w:sz w:val="22"/>
        </w:rPr>
        <w:t>MEJC</w:t>
      </w:r>
    </w:p>
    <w:p w14:paraId="5E763FF3" w14:textId="77777777" w:rsidR="00FE7014" w:rsidRDefault="00FE7014">
      <w:pPr>
        <w:spacing w:line="0" w:lineRule="atLeast"/>
        <w:rPr>
          <w:rFonts w:ascii="Times New Roman" w:eastAsia="Times New Roman" w:hAnsi="Times New Roman"/>
          <w:sz w:val="18"/>
        </w:rPr>
      </w:pPr>
      <w:bookmarkStart w:id="0" w:name="_GoBack"/>
      <w:bookmarkEnd w:id="0"/>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r>
        <w:rPr>
          <w:rFonts w:ascii="Times New Roman" w:eastAsia="Times New Roman" w:hAnsi="Times New Roman"/>
          <w:i/>
        </w:rPr>
        <w:t>Duzce</w:t>
      </w:r>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r>
        <w:rPr>
          <w:rFonts w:ascii="Times New Roman" w:eastAsia="Times New Roman" w:hAnsi="Times New Roman"/>
          <w:i/>
        </w:rPr>
        <w:t>Duzce</w:t>
      </w:r>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26BF8A86"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 xml:space="preserve">Background: </w:t>
      </w:r>
      <w:r w:rsidR="0083733A" w:rsidRPr="007A1F0D">
        <w:rPr>
          <w:rFonts w:ascii="Times New Roman" w:hAnsi="Times New Roman" w:cs="Times New Roman"/>
          <w:i/>
          <w:sz w:val="19"/>
          <w:lang w:val="tr-TR"/>
        </w:rPr>
        <w:t>We uncover molecular biomarkers using GSE16515 data set publicly reachable at NIH/NCBI Gene Expression Omnibus database. Using Biobase, GEOquery, gplots packages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associated with pancreatic adenocarcinoma (PAAD) were identified, among which the PI3K/AKT  signaling pathway was observed to be significant. Other hub genes discussed in this study, may be used as potential targets for PAAD and related diseases diagnosis and treatment. The following 21 hub genes were detected through NetworkAnalyst</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the basis of 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83733A" w:rsidRPr="007A1F0D">
        <w:rPr>
          <w:rFonts w:ascii="Times New Roman" w:hAnsi="Times New Roman" w:cs="Times New Roman"/>
          <w:i/>
          <w:sz w:val="19"/>
        </w:rPr>
        <w:t xml:space="preserve"> Additionally, the </w:t>
      </w:r>
      <w:r w:rsidR="00A53332">
        <w:rPr>
          <w:rFonts w:ascii="Times New Roman" w:hAnsi="Times New Roman" w:cs="Times New Roman"/>
          <w:i/>
          <w:sz w:val="19"/>
        </w:rPr>
        <w:t>constructed analysis</w:t>
      </w:r>
      <w:r w:rsidR="0083733A" w:rsidRPr="007A1F0D">
        <w:rPr>
          <w:rFonts w:ascii="Times New Roman" w:hAnsi="Times New Roman" w:cs="Times New Roman"/>
          <w:i/>
          <w:sz w:val="19"/>
        </w:rPr>
        <w:t xml:space="preserve"> of protein-protein interactions revealed that ‘amoebiasis’, ‘protein digestion and absorption’, ‘focal adhesion’, and ‘ECM-receptor interaction’ had a close association with PAAD. </w:t>
      </w:r>
      <w:r w:rsidR="00950298">
        <w:rPr>
          <w:rFonts w:ascii="Times New Roman" w:hAnsi="Times New Roman" w:cs="Times New Roman"/>
          <w:i/>
          <w:sz w:val="19"/>
        </w:rPr>
        <w:t>Furthermore,</w:t>
      </w:r>
      <w:r w:rsidR="0083733A" w:rsidRPr="007A1F0D">
        <w:rPr>
          <w:rFonts w:ascii="Times New Roman" w:hAnsi="Times New Roman" w:cs="Times New Roman"/>
          <w:i/>
          <w:sz w:val="19"/>
        </w:rPr>
        <w:t xml:space="preserve">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59D43110"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2, 3)</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Duzce</w:t>
      </w:r>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6078870E"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64ABE6F9"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B60D4D" w:rsidRPr="00B60D4D">
        <w:rPr>
          <w:rFonts w:ascii="Times New Roman" w:hAnsi="Times New Roman" w:cs="Times New Roman"/>
          <w:sz w:val="19"/>
        </w:rPr>
        <w:t>(5–7)</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9)</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7AAB8B54"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0)</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9lEjgHdf","properties":{"formattedCitation":"(11)","plainCitation":"(11)","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1)</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12)</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3)</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4)</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385C5029"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t xml:space="preserve"> Much work has been done with microarray gene expression technology to reveal the central mechanism of pancreatic </w:t>
      </w:r>
      <w:r w:rsidRPr="005B30FE">
        <w:rPr>
          <w:rFonts w:ascii="Times New Roman" w:eastAsia="Times New Roman" w:hAnsi="Times New Roman"/>
          <w:sz w:val="19"/>
          <w:lang w:val="en"/>
        </w:rPr>
        <w:lastRenderedPageBreak/>
        <w:t>formation and progression and focus these methods for 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 xml:space="preserve">The present study also focused on the phosphoinositide-3/Akt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5, 16)</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419819C2" w14:textId="621CB2D1"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described by Pei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Figure 1</w:t>
      </w:r>
      <w:r w:rsidR="00A661E7">
        <w:rPr>
          <w:rFonts w:ascii="Times New Roman" w:eastAsia="Times New Roman" w:hAnsi="Times New Roman"/>
          <w:sz w:val="17"/>
        </w:rPr>
        <w:t>(</w:t>
      </w:r>
      <w:r w:rsidR="00E6388B">
        <w:rPr>
          <w:rFonts w:ascii="Times New Roman" w:eastAsia="Times New Roman" w:hAnsi="Times New Roman"/>
          <w:sz w:val="17"/>
        </w:rPr>
        <w:t>A</w:t>
      </w:r>
      <w:r w:rsidR="00A661E7">
        <w:rPr>
          <w:rFonts w:ascii="Times New Roman" w:eastAsia="Times New Roman" w:hAnsi="Times New Roman"/>
          <w:sz w:val="17"/>
        </w:rPr>
        <w:t>)</w:t>
      </w:r>
      <w:r w:rsidR="00E6388B">
        <w:rPr>
          <w:rFonts w:ascii="Times New Roman" w:eastAsia="Times New Roman" w:hAnsi="Times New Roman"/>
          <w:sz w:val="17"/>
        </w:rPr>
        <w:t xml:space="preserve"> </w:t>
      </w:r>
      <w:r w:rsidR="00FD69CD">
        <w:rPr>
          <w:rFonts w:ascii="Times New Roman" w:eastAsia="Times New Roman" w:hAnsi="Times New Roman"/>
          <w:sz w:val="17"/>
        </w:rPr>
        <w:t>shows a box plot of non-normalized GSE1615 gene expression data</w:t>
      </w:r>
      <w:r w:rsidR="00592F9B">
        <w:rPr>
          <w:rFonts w:ascii="Times New Roman" w:eastAsia="Times New Roman" w:hAnsi="Times New Roman"/>
          <w:sz w:val="17"/>
        </w:rPr>
        <w:t xml:space="preserve"> </w:t>
      </w:r>
      <w:r w:rsidR="00E6388B">
        <w:rPr>
          <w:rFonts w:ascii="Times New Roman" w:eastAsia="Times New Roman" w:hAnsi="Times New Roman"/>
          <w:sz w:val="17"/>
        </w:rPr>
        <w:t xml:space="preserve">of tumor and normal specimens. </w:t>
      </w:r>
      <w:r w:rsidRPr="002B1A3F">
        <w:rPr>
          <w:rFonts w:ascii="Times New Roman" w:eastAsia="Times New Roman" w:hAnsi="Times New Roman"/>
          <w:sz w:val="17"/>
        </w:rPr>
        <w:t xml:space="preserve">Using the GEOquery package in Bioconductor following conventional procedures in R studio, the GSE16515 data set is studi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zA6p4I1c","properties":{"formattedCitation":"(18, 19)","plainCitation":"(18, 19)","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8, 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he other packages we used in R studio are as the following; Biobase, biomaRT and gplots package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Mac8J3qg","properties":{"formattedCitation":"(20, 21)","plainCitation":"(20, 21)","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hAnsi="Times New Roman" w:cs="Times New Roman"/>
          <w:sz w:val="17"/>
        </w:rPr>
        <w:t>(20, 21)</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o estimate the adjusted p value and avoid Type I errors, we used Bejamini-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eMc9cBnE","properties":{"formattedCitation":"(22\\uc0\\u8211{}24)","plainCitation":"(22–24)","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2B1A3F">
        <w:rPr>
          <w:rFonts w:ascii="Times New Roman" w:eastAsia="Times New Roman" w:hAnsi="Times New Roman"/>
          <w:sz w:val="17"/>
        </w:rPr>
        <w:fldChar w:fldCharType="separate"/>
      </w:r>
      <w:r w:rsidR="00B60D4D" w:rsidRPr="00B60D4D">
        <w:rPr>
          <w:rFonts w:ascii="Times New Roman" w:hAnsi="Times New Roman" w:cs="Times New Roman"/>
          <w:sz w:val="17"/>
        </w:rPr>
        <w:t>(22–24)</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358530D3"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3" w:history="1">
        <w:r w:rsidR="00A53332" w:rsidRPr="002B2A76">
          <w:rPr>
            <w:rStyle w:val="Hyperlink"/>
            <w:rFonts w:ascii="Times New Roman" w:eastAsia="Times New Roman" w:hAnsi="Times New Roman"/>
            <w:sz w:val="17"/>
          </w:rPr>
          <w:t>https://github.com/mathbioGVN/GSE16515.PAAD.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methods are not appropriate to analyze gene expression data set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arzyK2pG","properties":{"formattedCitation":"(19)","plainCitation":"(19)","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Using GEOquery package in Bioconductor,  gene expression values were pull out for each sample and converted to base-2 logarithmic scale using R language. We used gplots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04CE0304"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Biomart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4C1B45">
        <w:rPr>
          <w:rFonts w:ascii="Times New Roman" w:eastAsia="Times New Roman" w:hAnsi="Times New Roman"/>
          <w:sz w:val="17"/>
        </w:rPr>
        <w:instrText xml:space="preserve"> ADDIN ZOTERO_ITEM CSL_CITATION {"citationID":"SmfjdqI5","properties":{"formattedCitation":"(11, 25)","plainCitation":"(11, 25)","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4C1B45">
        <w:rPr>
          <w:rFonts w:ascii="Times New Roman" w:eastAsia="Times New Roman" w:hAnsi="Times New Roman"/>
          <w:sz w:val="17"/>
        </w:rPr>
        <w:t>(11, 25)</w:t>
      </w:r>
      <w:r w:rsidRPr="002B1A3F">
        <w:rPr>
          <w:rFonts w:ascii="Times New Roman" w:eastAsia="Times New Roman" w:hAnsi="Times New Roman"/>
          <w:sz w:val="17"/>
        </w:rPr>
        <w:fldChar w:fldCharType="end"/>
      </w:r>
      <w:r w:rsidRPr="002B1A3F">
        <w:rPr>
          <w:rFonts w:ascii="Times New Roman" w:eastAsia="Times New Roman" w:hAnsi="Times New Roman"/>
          <w:sz w:val="17"/>
        </w:rPr>
        <w:t>. All classified genes were cautiously examined and further parts like the Universal Protein resource, and physical properties GO and annotation types were taken using DAVID and KEGG Kyoto Encyclopedia of Genes and Genomes. We then compared the results of DAVID with NetworkAnalyst enrichments performed with KEGG</w:t>
      </w:r>
      <w:r w:rsidR="004C1B45">
        <w:rPr>
          <w:rFonts w:ascii="Times New Roman" w:eastAsia="Times New Roman" w:hAnsi="Times New Roman"/>
          <w:sz w:val="17"/>
        </w:rPr>
        <w:t xml:space="preserve"> </w:t>
      </w:r>
      <w:r w:rsidR="004C1B45">
        <w:rPr>
          <w:rFonts w:ascii="Times New Roman" w:eastAsia="Times New Roman" w:hAnsi="Times New Roman"/>
          <w:sz w:val="17"/>
        </w:rPr>
        <w:fldChar w:fldCharType="begin"/>
      </w:r>
      <w:r w:rsidR="004C1B45">
        <w:rPr>
          <w:rFonts w:ascii="Times New Roman" w:eastAsia="Times New Roman" w:hAnsi="Times New Roman"/>
          <w:sz w:val="17"/>
        </w:rPr>
        <w:instrText xml:space="preserve"> ADDIN ZOTERO_ITEM CSL_CITATION {"citationID":"3xkQKzwb","properties":{"formattedCitation":"(26)","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4C1B45">
        <w:rPr>
          <w:rFonts w:ascii="Times New Roman" w:eastAsia="Times New Roman" w:hAnsi="Times New Roman"/>
          <w:sz w:val="17"/>
        </w:rPr>
        <w:fldChar w:fldCharType="separate"/>
      </w:r>
      <w:r w:rsidR="004C1B45">
        <w:rPr>
          <w:rFonts w:ascii="Times New Roman" w:eastAsia="Times New Roman" w:hAnsi="Times New Roman"/>
          <w:noProof/>
          <w:sz w:val="17"/>
        </w:rPr>
        <w:t>(26)</w:t>
      </w:r>
      <w:r w:rsidR="004C1B45">
        <w:rPr>
          <w:rFonts w:ascii="Times New Roman" w:eastAsia="Times New Roman" w:hAnsi="Times New Roman"/>
          <w:sz w:val="17"/>
        </w:rPr>
        <w:fldChar w:fldCharType="end"/>
      </w:r>
      <w:r w:rsidR="00A62EF1">
        <w:rPr>
          <w:rFonts w:ascii="Times New Roman" w:eastAsia="Times New Roman" w:hAnsi="Times New Roman"/>
          <w:sz w:val="17"/>
        </w:rPr>
        <w:t>.</w:t>
      </w:r>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1968026F"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NetworkAnalyst on the web accessible publicly, provides analysis of  PPI networks for single gene lists using STRING Interactome.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7D2AB38E"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Ualcan (http://ualcan.path.uab. edu/index.html) </w:t>
      </w:r>
      <w:r w:rsidRPr="00DB04D6">
        <w:rPr>
          <w:rFonts w:ascii="Times New Roman" w:eastAsia="Times New Roman" w:hAnsi="Times New Roman"/>
          <w:iCs/>
          <w:sz w:val="17"/>
        </w:rPr>
        <w:fldChar w:fldCharType="begin"/>
      </w:r>
      <w:r w:rsidR="004C1B45">
        <w:rPr>
          <w:rFonts w:ascii="Times New Roman" w:eastAsia="Times New Roman" w:hAnsi="Times New Roman"/>
          <w:iCs/>
          <w:sz w:val="17"/>
        </w:rPr>
        <w:instrText xml:space="preserve"> ADDIN ZOTERO_ITEM CSL_CITATION {"citationID":"EPRjvcsa","properties":{"formattedCitation":"(27)","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4C1B45">
        <w:rPr>
          <w:rFonts w:ascii="Times New Roman" w:eastAsia="Times New Roman" w:hAnsi="Times New Roman"/>
          <w:iCs/>
          <w:sz w:val="17"/>
        </w:rPr>
        <w:t>(27)</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Meirer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5A6E9E8B"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w:t>
      </w:r>
      <w:r w:rsidR="00592F9B">
        <w:rPr>
          <w:rFonts w:ascii="Times New Roman" w:eastAsia="Times New Roman" w:hAnsi="Times New Roman"/>
          <w:sz w:val="19"/>
        </w:rPr>
        <w:t xml:space="preserve">in </w:t>
      </w:r>
      <w:r w:rsidRPr="00805A8E">
        <w:rPr>
          <w:rFonts w:ascii="Times New Roman" w:eastAsia="Times New Roman" w:hAnsi="Times New Roman"/>
          <w:sz w:val="19"/>
        </w:rPr>
        <w:t>Figure 1</w:t>
      </w:r>
      <w:r w:rsidR="00592F9B">
        <w:rPr>
          <w:rFonts w:ascii="Times New Roman" w:eastAsia="Times New Roman" w:hAnsi="Times New Roman"/>
          <w:sz w:val="19"/>
        </w:rPr>
        <w:t>(B)</w:t>
      </w:r>
      <w:r w:rsidRPr="00805A8E">
        <w:rPr>
          <w:rFonts w:ascii="Times New Roman" w:eastAsia="Times New Roman" w:hAnsi="Times New Roman"/>
          <w:sz w:val="19"/>
        </w:rPr>
        <w:t xml:space="preserve">.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0824E551"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sidR="00592F9B">
        <w:rPr>
          <w:rFonts w:ascii="Times New Roman" w:eastAsia="Times New Roman" w:hAnsi="Times New Roman"/>
          <w:sz w:val="19"/>
        </w:rPr>
        <w:t>I</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5E694844"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metalloendopeptidas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 xml:space="preserve">KEGG signaling pathway study outcomes demonstrated in which these DEGs were considerably enriched in ECM-receptor </w:t>
      </w:r>
      <w:r w:rsidRPr="00805A8E">
        <w:rPr>
          <w:rFonts w:ascii="Times New Roman" w:eastAsia="Times New Roman" w:hAnsi="Times New Roman"/>
          <w:sz w:val="19"/>
        </w:rPr>
        <w:lastRenderedPageBreak/>
        <w:t>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4C1B45">
        <w:rPr>
          <w:rFonts w:ascii="Times New Roman" w:eastAsia="Times New Roman" w:hAnsi="Times New Roman"/>
          <w:sz w:val="19"/>
        </w:rPr>
        <w:instrText xml:space="preserve"> ADDIN ZOTERO_ITEM CSL_CITATION {"citationID":"lVm6E5Nh","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4C1B45">
        <w:rPr>
          <w:rFonts w:ascii="Times New Roman" w:eastAsia="Times New Roman" w:hAnsi="Times New Roman"/>
          <w:sz w:val="19"/>
        </w:rPr>
        <w:t>(28)</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3BA12E78"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Wq4S9QPG","properties":{"formattedCitation":"(29)","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4C1B45">
        <w:rPr>
          <w:rFonts w:ascii="Times New Roman" w:eastAsia="Times New Roman" w:hAnsi="Times New Roman"/>
          <w:iCs/>
          <w:sz w:val="19"/>
        </w:rPr>
        <w:t>(29)</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5F731CC2"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w:t>
      </w:r>
      <w:r w:rsidR="00DB7340">
        <w:rPr>
          <w:rFonts w:ascii="Times New Roman" w:eastAsia="Times New Roman" w:hAnsi="Times New Roman"/>
          <w:iCs/>
          <w:sz w:val="19"/>
        </w:rPr>
        <w:t xml:space="preserve"> Figure 4(A) shows</w:t>
      </w:r>
      <w:r w:rsidRPr="004B04B9">
        <w:rPr>
          <w:rFonts w:ascii="Times New Roman" w:eastAsia="Times New Roman" w:hAnsi="Times New Roman"/>
          <w:iCs/>
          <w:sz w:val="19"/>
        </w:rPr>
        <w:t>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xml:space="preserve">; </w:t>
      </w:r>
      <w:r w:rsidR="00DB7340" w:rsidRPr="004B04B9">
        <w:rPr>
          <w:rFonts w:ascii="Times New Roman" w:eastAsia="Times New Roman" w:hAnsi="Times New Roman"/>
          <w:iCs/>
          <w:sz w:val="19"/>
          <w:lang w:val="en"/>
        </w:rPr>
        <w:t>peroxisome proliferator-activated receptor gamma</w:t>
      </w:r>
      <w:r w:rsidR="00DB7340" w:rsidRPr="004B04B9">
        <w:rPr>
          <w:rFonts w:ascii="Times New Roman" w:eastAsia="Times New Roman" w:hAnsi="Times New Roman"/>
          <w:iCs/>
          <w:sz w:val="19"/>
        </w:rPr>
        <w:t> was</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upregulated significantly in pancreatic adenocarcinoma malignant cells in comparison to normal cells with p-value = 1.62×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 xml:space="preserve">as a result of the differentially expressed values of both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were studied using TCGA. More importantly, the outcomes match with those of the mentioned differential gene screening.  In addition, SFN is also upregulated with in PAAD tumor and normal tissues with a  p-value &lt; 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as shown in</w:t>
      </w:r>
      <w:r w:rsidR="00DB7340">
        <w:rPr>
          <w:rFonts w:ascii="Times New Roman" w:eastAsia="Times New Roman" w:hAnsi="Times New Roman"/>
          <w:iCs/>
          <w:sz w:val="19"/>
          <w:vertAlign w:val="superscript"/>
        </w:rPr>
        <w:t xml:space="preserve"> </w:t>
      </w:r>
      <w:r w:rsidR="00DB7340">
        <w:rPr>
          <w:rFonts w:ascii="Times New Roman" w:eastAsia="Times New Roman" w:hAnsi="Times New Roman"/>
          <w:iCs/>
          <w:sz w:val="19"/>
        </w:rPr>
        <w:t>Figure 4(C)</w:t>
      </w:r>
      <w:r w:rsidR="00DB7340" w:rsidRPr="004B04B9">
        <w:rPr>
          <w:rFonts w:ascii="Times New Roman" w:eastAsia="Times New Roman" w:hAnsi="Times New Roman"/>
          <w:iCs/>
          <w:sz w:val="19"/>
        </w:rPr>
        <w:t>.</w:t>
      </w:r>
      <w:r w:rsidR="00DB7340">
        <w:rPr>
          <w:rFonts w:ascii="Times New Roman" w:eastAsia="Times New Roman" w:hAnsi="Times New Roman"/>
          <w:bCs/>
          <w:iCs/>
          <w:sz w:val="19"/>
        </w:rPr>
        <w:t xml:space="preserve"> </w:t>
      </w:r>
      <w:r w:rsidRPr="004B04B9">
        <w:rPr>
          <w:rFonts w:ascii="Times New Roman" w:eastAsia="Times New Roman" w:hAnsi="Times New Roman"/>
          <w:i/>
          <w:iCs/>
          <w:sz w:val="19"/>
        </w:rPr>
        <w:t>PPARG</w:t>
      </w:r>
      <w:r w:rsidR="00592F9B">
        <w:rPr>
          <w:rFonts w:ascii="Times New Roman" w:eastAsia="Times New Roman" w:hAnsi="Times New Roman"/>
          <w:iCs/>
          <w:sz w:val="19"/>
          <w:lang w:val="en"/>
        </w:rPr>
        <w:t xml:space="preserve"> Figure 4(B)</w:t>
      </w:r>
      <w:r w:rsidRPr="004B04B9">
        <w:rPr>
          <w:rFonts w:ascii="Times New Roman" w:eastAsia="Times New Roman" w:hAnsi="Times New Roman"/>
          <w:iCs/>
          <w:sz w:val="19"/>
          <w:lang w:val="en"/>
        </w:rPr>
        <w:t xml:space="preserve"> and SFN; </w:t>
      </w:r>
      <w:r w:rsidRPr="004B04B9">
        <w:rPr>
          <w:rFonts w:ascii="Times New Roman" w:eastAsia="Times New Roman" w:hAnsi="Times New Roman"/>
          <w:iCs/>
          <w:sz w:val="19"/>
        </w:rPr>
        <w:t>Stratifin</w:t>
      </w:r>
      <w:r w:rsidRPr="004B04B9">
        <w:rPr>
          <w:rFonts w:ascii="Times New Roman" w:eastAsia="Times New Roman" w:hAnsi="Times New Roman"/>
          <w:iCs/>
          <w:sz w:val="19"/>
          <w:lang w:val="en"/>
        </w:rPr>
        <w:t xml:space="preserve"> </w:t>
      </w:r>
      <w:r w:rsidR="00592F9B">
        <w:rPr>
          <w:rFonts w:ascii="Times New Roman" w:eastAsia="Times New Roman" w:hAnsi="Times New Roman"/>
          <w:iCs/>
          <w:sz w:val="19"/>
          <w:lang w:val="en"/>
        </w:rPr>
        <w:t xml:space="preserve">Figure 4(D)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00E960BA"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 xml:space="preserve">are demonstrated in Table </w:t>
      </w:r>
      <w:r w:rsidR="00DB7340">
        <w:rPr>
          <w:rFonts w:ascii="Times New Roman" w:eastAsia="Times New Roman" w:hAnsi="Times New Roman"/>
          <w:iCs/>
          <w:sz w:val="19"/>
        </w:rPr>
        <w:t>III</w:t>
      </w:r>
      <w:r w:rsidRPr="004B04B9">
        <w:rPr>
          <w:rFonts w:ascii="Times New Roman" w:eastAsia="Times New Roman" w:hAnsi="Times New Roman"/>
          <w:iCs/>
          <w:sz w:val="19"/>
        </w:rPr>
        <w:t>;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fGu6VhrO","properties":{"formattedCitation":"(30)","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4C1B45">
        <w:rPr>
          <w:rFonts w:ascii="Cambria Math" w:eastAsia="Times New Roman" w:hAnsi="Cambria Math" w:cs="Cambria Math"/>
          <w:iCs/>
          <w:sz w:val="19"/>
        </w:rPr>
        <w:instrText>∼</w:instrText>
      </w:r>
      <w:r w:rsidR="004C1B45">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4C1B45">
        <w:rPr>
          <w:rFonts w:ascii="Times New Roman" w:eastAsia="Times New Roman" w:hAnsi="Times New Roman"/>
          <w:iCs/>
          <w:noProof/>
          <w:sz w:val="19"/>
        </w:rPr>
        <w:t>(30)</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59D25972"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DB7340">
        <w:rPr>
          <w:rFonts w:ascii="Times New Roman" w:eastAsia="Times New Roman" w:hAnsi="Times New Roman"/>
          <w:iCs/>
          <w:sz w:val="19"/>
        </w:rPr>
        <w:t xml:space="preserve">5 </w:t>
      </w:r>
      <w:r w:rsidRPr="004B04B9">
        <w:rPr>
          <w:rFonts w:ascii="Times New Roman" w:eastAsia="Times New Roman" w:hAnsi="Times New Roman"/>
          <w:iCs/>
          <w:sz w:val="19"/>
        </w:rPr>
        <w:t>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We implemented PI3K/AKT signaling pathway genes to construct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1 and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B</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2 protein-protein interaction</w:t>
      </w:r>
      <w:r w:rsidR="00DB7340">
        <w:rPr>
          <w:rFonts w:ascii="Times New Roman" w:eastAsia="Times New Roman" w:hAnsi="Times New Roman"/>
          <w:iCs/>
          <w:sz w:val="19"/>
        </w:rPr>
        <w:t xml:space="preserve"> (PPI)</w:t>
      </w:r>
      <w:r w:rsidRPr="004B04B9">
        <w:rPr>
          <w:rFonts w:ascii="Times New Roman" w:eastAsia="Times New Roman" w:hAnsi="Times New Roman"/>
          <w:iCs/>
          <w:sz w:val="19"/>
        </w:rPr>
        <w:t xml:space="preserve"> networks. Associated genes with the DEGs of the data set enriched with the PI3K/AKT signaling pathway deciphered as new hub genes.  In subnetwork 1 of PI3K/AKT pathway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Pr>
          <w:rFonts w:ascii="Times New Roman" w:eastAsia="Times New Roman" w:hAnsi="Times New Roman"/>
          <w:iCs/>
          <w:sz w:val="19"/>
        </w:rPr>
        <w:t xml:space="preserve"> </w:t>
      </w:r>
      <w:r w:rsidRPr="004B04B9">
        <w:rPr>
          <w:rFonts w:ascii="Times New Roman" w:eastAsia="Times New Roman" w:hAnsi="Times New Roman"/>
          <w:iCs/>
          <w:sz w:val="19"/>
        </w:rPr>
        <w:t>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7A7CE7CD"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B60D4D">
        <w:rPr>
          <w:rFonts w:ascii="Times New Roman" w:eastAsia="Times New Roman" w:hAnsi="Times New Roman"/>
          <w:iCs/>
          <w:sz w:val="18"/>
          <w:szCs w:val="18"/>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B60D4D">
        <w:rPr>
          <w:rFonts w:ascii="Times New Roman" w:eastAsia="Times New Roman" w:hAnsi="Times New Roman"/>
          <w:iCs/>
          <w:sz w:val="18"/>
          <w:szCs w:val="18"/>
        </w:rPr>
        <w:t>(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One study showed that PAAD patients survive for only 4 months typically without therapies. Moreover, patients who undergo surgery and take required therapies the survival is not significantly increased</w:t>
      </w:r>
      <w:r w:rsidR="003C4201">
        <w:rPr>
          <w:rFonts w:ascii="Times New Roman" w:eastAsia="Times New Roman" w:hAnsi="Times New Roman"/>
          <w:iCs/>
          <w:sz w:val="18"/>
          <w:szCs w:val="18"/>
        </w:rPr>
        <w:t xml:space="preserve"> </w:t>
      </w:r>
      <w:r w:rsidR="003C4201">
        <w:rPr>
          <w:rFonts w:ascii="Times New Roman" w:eastAsia="Times New Roman" w:hAnsi="Times New Roman"/>
          <w:iCs/>
          <w:sz w:val="18"/>
          <w:szCs w:val="18"/>
        </w:rPr>
        <w:fldChar w:fldCharType="begin"/>
      </w:r>
      <w:r w:rsidR="003C4201">
        <w:rPr>
          <w:rFonts w:ascii="Times New Roman" w:eastAsia="Times New Roman" w:hAnsi="Times New Roman"/>
          <w:iCs/>
          <w:sz w:val="18"/>
          <w:szCs w:val="18"/>
        </w:rPr>
        <w:instrText xml:space="preserve"> ADDIN ZOTERO_ITEM CSL_CITATION {"citationID":"9yJrBgk0","properties":{"formattedCitation":"(31)","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volume":"8","author":[{"family":"Wang","given":"Xiaofang"},{"family":"Wang","given":"Lei"},{"family":"Mo","given":"Qingjiang"},{"family":"Dong","given":"Yuqian"},{"family":"Wang","given":"Guoqiang"},{"family":"Ji","given":"Ankui"}],"issued":{"date-parts":[["2015",5,1]]}}}],"schema":"https://github.com/citation-style-language/schema/raw/master/csl-citation.json"} </w:instrText>
      </w:r>
      <w:r w:rsidR="003C4201">
        <w:rPr>
          <w:rFonts w:ascii="Times New Roman" w:eastAsia="Times New Roman" w:hAnsi="Times New Roman"/>
          <w:iCs/>
          <w:sz w:val="18"/>
          <w:szCs w:val="18"/>
        </w:rPr>
        <w:fldChar w:fldCharType="separate"/>
      </w:r>
      <w:r w:rsidR="003C4201">
        <w:rPr>
          <w:rFonts w:ascii="Times New Roman" w:eastAsia="Times New Roman" w:hAnsi="Times New Roman"/>
          <w:iCs/>
          <w:noProof/>
          <w:sz w:val="18"/>
          <w:szCs w:val="18"/>
        </w:rPr>
        <w:t>(31)</w:t>
      </w:r>
      <w:r w:rsidR="003C4201">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640B6CEC"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egroUFEd","properties":{"formattedCitation":"(32)","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DMofwj0P","properties":{"formattedCitation":"(33)","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ps5bRUfK","properties":{"formattedCitation":"(34)","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637C3B9E"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lastRenderedPageBreak/>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ipBboBI4","properties":{"formattedCitation":"(35\\uc0\\u8211{}37)","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4C1B45" w:rsidRPr="004C1B45">
        <w:rPr>
          <w:rFonts w:ascii="Times New Roman" w:hAnsi="Times New Roman" w:cs="Times New Roman"/>
          <w:sz w:val="18"/>
        </w:rPr>
        <w:t>(35–3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9uOoaX1N","properties":{"formattedCitation":"(38)","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TIcLsMKG","properties":{"formattedCitation":"(39)","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395B66CF" w14:textId="0A849242" w:rsidR="00B54896" w:rsidRPr="00B54896" w:rsidRDefault="004B04B9" w:rsidP="00B54896">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B54896">
        <w:rPr>
          <w:rFonts w:ascii="Times New Roman" w:eastAsia="Times New Roman" w:hAnsi="Times New Roman"/>
          <w:iCs/>
          <w:sz w:val="18"/>
          <w:szCs w:val="18"/>
        </w:rPr>
        <w:t xml:space="preserve">SFN is highly expressed in cervical cancer </w:t>
      </w:r>
      <w:r w:rsidR="00B54896">
        <w:rPr>
          <w:rFonts w:ascii="Times New Roman" w:eastAsia="Times New Roman" w:hAnsi="Times New Roman"/>
          <w:iCs/>
          <w:sz w:val="18"/>
          <w:szCs w:val="18"/>
        </w:rPr>
        <w:t>and other a</w:t>
      </w:r>
      <w:r w:rsidR="00106A52">
        <w:rPr>
          <w:rFonts w:ascii="Times New Roman" w:eastAsia="Times New Roman" w:hAnsi="Times New Roman"/>
          <w:iCs/>
          <w:sz w:val="18"/>
          <w:szCs w:val="18"/>
        </w:rPr>
        <w:t>denocarcinoma</w:t>
      </w:r>
      <w:r w:rsidR="00B54896" w:rsidRPr="00B54896">
        <w:rPr>
          <w:rFonts w:ascii="Times New Roman" w:eastAsia="Times New Roman" w:hAnsi="Times New Roman"/>
          <w:iCs/>
          <w:sz w:val="18"/>
          <w:szCs w:val="18"/>
        </w:rPr>
        <w:t xml:space="preserve"> tissues </w:t>
      </w:r>
      <w:r w:rsidR="00106A52">
        <w:rPr>
          <w:rFonts w:ascii="Times New Roman" w:eastAsia="Times New Roman" w:hAnsi="Times New Roman"/>
          <w:iCs/>
          <w:sz w:val="18"/>
          <w:szCs w:val="18"/>
        </w:rPr>
        <w:t>such 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cervical cancer and lung cancer</w:t>
      </w:r>
      <w:r w:rsidR="00B54896" w:rsidRPr="00B54896">
        <w:rPr>
          <w:rFonts w:ascii="Times New Roman" w:eastAsia="Times New Roman" w:hAnsi="Times New Roman"/>
          <w:iCs/>
          <w:sz w:val="18"/>
          <w:szCs w:val="18"/>
        </w:rPr>
        <w:t xml:space="preserve"> cell lines compared with normal tissues and normal cell line. After </w:t>
      </w:r>
      <w:r w:rsidR="00106A52" w:rsidRPr="00B54896">
        <w:rPr>
          <w:rFonts w:ascii="Times New Roman" w:eastAsia="Times New Roman" w:hAnsi="Times New Roman"/>
          <w:iCs/>
          <w:sz w:val="18"/>
          <w:szCs w:val="18"/>
        </w:rPr>
        <w:t>inter</w:t>
      </w:r>
      <w:r w:rsidR="00106A52">
        <w:rPr>
          <w:rFonts w:ascii="Times New Roman" w:eastAsia="Times New Roman" w:hAnsi="Times New Roman"/>
          <w:iCs/>
          <w:sz w:val="18"/>
          <w:szCs w:val="18"/>
        </w:rPr>
        <w:t>vening</w:t>
      </w:r>
      <w:r w:rsidR="00B54896" w:rsidRPr="00B54896">
        <w:rPr>
          <w:rFonts w:ascii="Times New Roman" w:eastAsia="Times New Roman" w:hAnsi="Times New Roman"/>
          <w:iCs/>
          <w:sz w:val="18"/>
          <w:szCs w:val="18"/>
        </w:rPr>
        <w:t xml:space="preserve"> SFN, </w:t>
      </w:r>
      <w:r w:rsidR="00106A52">
        <w:rPr>
          <w:rFonts w:ascii="Times New Roman" w:eastAsia="Times New Roman" w:hAnsi="Times New Roman"/>
          <w:iCs/>
          <w:sz w:val="18"/>
          <w:szCs w:val="18"/>
        </w:rPr>
        <w:t xml:space="preserve"> the ability of </w:t>
      </w:r>
      <w:r w:rsidR="00B54896" w:rsidRPr="00B54896">
        <w:rPr>
          <w:rFonts w:ascii="Times New Roman" w:eastAsia="Times New Roman" w:hAnsi="Times New Roman"/>
          <w:iCs/>
          <w:sz w:val="18"/>
          <w:szCs w:val="18"/>
        </w:rPr>
        <w:t xml:space="preserve">cell </w:t>
      </w:r>
      <w:r w:rsidR="00106A52">
        <w:rPr>
          <w:rFonts w:ascii="Times New Roman" w:eastAsia="Times New Roman" w:hAnsi="Times New Roman"/>
          <w:iCs/>
          <w:sz w:val="18"/>
          <w:szCs w:val="18"/>
        </w:rPr>
        <w:t>viability</w:t>
      </w:r>
      <w:r w:rsidR="00B54896" w:rsidRPr="00B54896">
        <w:rPr>
          <w:rFonts w:ascii="Times New Roman" w:eastAsia="Times New Roman" w:hAnsi="Times New Roman"/>
          <w:iCs/>
          <w:sz w:val="18"/>
          <w:szCs w:val="18"/>
        </w:rPr>
        <w:t xml:space="preserve">, migration and invasion is inhibited </w:t>
      </w:r>
      <w:r w:rsidR="00106A52">
        <w:rPr>
          <w:rFonts w:ascii="Times New Roman" w:eastAsia="Times New Roman" w:hAnsi="Times New Roman"/>
          <w:iCs/>
          <w:sz w:val="18"/>
          <w:szCs w:val="18"/>
        </w:rPr>
        <w:t>where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ability of </w:t>
      </w:r>
      <w:r w:rsidR="00B54896" w:rsidRPr="00B54896">
        <w:rPr>
          <w:rFonts w:ascii="Times New Roman" w:eastAsia="Times New Roman" w:hAnsi="Times New Roman"/>
          <w:iCs/>
          <w:sz w:val="18"/>
          <w:szCs w:val="18"/>
        </w:rPr>
        <w:t xml:space="preserve">cell apoptosis is </w:t>
      </w:r>
      <w:r w:rsidR="00106A52">
        <w:rPr>
          <w:rFonts w:ascii="Times New Roman" w:eastAsia="Times New Roman" w:hAnsi="Times New Roman"/>
          <w:iCs/>
          <w:sz w:val="18"/>
          <w:szCs w:val="18"/>
        </w:rPr>
        <w:t>elevated</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mechanism behind the prolonged </w:t>
      </w:r>
      <w:r w:rsidR="00B54896" w:rsidRPr="00B54896">
        <w:rPr>
          <w:rFonts w:ascii="Times New Roman" w:eastAsia="Times New Roman" w:hAnsi="Times New Roman"/>
          <w:iCs/>
          <w:sz w:val="18"/>
          <w:szCs w:val="18"/>
        </w:rPr>
        <w:t>non</w:t>
      </w:r>
      <w:r w:rsidR="00106A52">
        <w:rPr>
          <w:rFonts w:ascii="Times New Roman" w:eastAsia="Times New Roman" w:hAnsi="Times New Roman"/>
          <w:iCs/>
          <w:sz w:val="18"/>
          <w:szCs w:val="18"/>
        </w:rPr>
        <w:t>-</w:t>
      </w:r>
      <w:r w:rsidR="00B54896" w:rsidRPr="00B54896">
        <w:rPr>
          <w:rFonts w:ascii="Times New Roman" w:eastAsia="Times New Roman" w:hAnsi="Times New Roman"/>
          <w:iCs/>
          <w:sz w:val="18"/>
          <w:szCs w:val="18"/>
        </w:rPr>
        <w:t xml:space="preserve">coding </w:t>
      </w:r>
      <w:r w:rsidR="00106A52">
        <w:rPr>
          <w:rFonts w:ascii="Times New Roman" w:eastAsia="Times New Roman" w:hAnsi="Times New Roman"/>
          <w:iCs/>
          <w:sz w:val="18"/>
          <w:szCs w:val="18"/>
        </w:rPr>
        <w:t xml:space="preserve">protein of </w:t>
      </w:r>
      <w:r w:rsidR="00B54896" w:rsidRPr="00B54896">
        <w:rPr>
          <w:rFonts w:ascii="Times New Roman" w:eastAsia="Times New Roman" w:hAnsi="Times New Roman"/>
          <w:iCs/>
          <w:sz w:val="18"/>
          <w:szCs w:val="18"/>
        </w:rPr>
        <w:t xml:space="preserve">RNA 1128 </w:t>
      </w:r>
      <w:r w:rsidR="00106A52">
        <w:rPr>
          <w:rFonts w:ascii="Times New Roman" w:eastAsia="Times New Roman" w:hAnsi="Times New Roman"/>
          <w:iCs/>
          <w:sz w:val="18"/>
          <w:szCs w:val="18"/>
        </w:rPr>
        <w:t>facilitates</w:t>
      </w:r>
      <w:r w:rsidR="00B54896" w:rsidRPr="00B54896">
        <w:rPr>
          <w:rFonts w:ascii="Times New Roman" w:eastAsia="Times New Roman" w:hAnsi="Times New Roman"/>
          <w:iCs/>
          <w:sz w:val="18"/>
          <w:szCs w:val="18"/>
        </w:rPr>
        <w:t xml:space="preserve"> cellular process </w:t>
      </w:r>
      <w:r w:rsidR="00106A52">
        <w:rPr>
          <w:rFonts w:ascii="Times New Roman" w:eastAsia="Times New Roman" w:hAnsi="Times New Roman"/>
          <w:iCs/>
          <w:sz w:val="18"/>
          <w:szCs w:val="18"/>
        </w:rPr>
        <w:t>most of adenocarcinomas</w:t>
      </w:r>
      <w:r w:rsidR="00B54896" w:rsidRPr="00B54896">
        <w:rPr>
          <w:rFonts w:ascii="Times New Roman" w:eastAsia="Times New Roman" w:hAnsi="Times New Roman"/>
          <w:iCs/>
          <w:sz w:val="18"/>
          <w:szCs w:val="18"/>
        </w:rPr>
        <w:t xml:space="preserve"> by b</w:t>
      </w:r>
      <w:r w:rsidR="00106A52">
        <w:rPr>
          <w:rFonts w:ascii="Times New Roman" w:eastAsia="Times New Roman" w:hAnsi="Times New Roman"/>
          <w:iCs/>
          <w:sz w:val="18"/>
          <w:szCs w:val="18"/>
        </w:rPr>
        <w:t>onding</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to</w:t>
      </w:r>
      <w:r w:rsidR="00B54896" w:rsidRPr="00B54896">
        <w:rPr>
          <w:rFonts w:ascii="Times New Roman" w:eastAsia="Times New Roman" w:hAnsi="Times New Roman"/>
          <w:iCs/>
          <w:sz w:val="18"/>
          <w:szCs w:val="18"/>
        </w:rPr>
        <w:t xml:space="preserve"> miR-383-5p to release SFN</w:t>
      </w:r>
      <w:r w:rsidR="00106A52">
        <w:rPr>
          <w:rFonts w:ascii="Times New Roman" w:eastAsia="Times New Roman" w:hAnsi="Times New Roman"/>
          <w:iCs/>
          <w:sz w:val="18"/>
          <w:szCs w:val="18"/>
        </w:rPr>
        <w:t xml:space="preserve">  </w:t>
      </w:r>
      <w:r w:rsidR="00106A52">
        <w:rPr>
          <w:rFonts w:ascii="Times New Roman" w:eastAsia="Times New Roman" w:hAnsi="Times New Roman"/>
          <w:iCs/>
          <w:sz w:val="18"/>
          <w:szCs w:val="18"/>
        </w:rPr>
        <w:fldChar w:fldCharType="begin"/>
      </w:r>
      <w:r w:rsidR="00106A52">
        <w:rPr>
          <w:rFonts w:ascii="Times New Roman" w:eastAsia="Times New Roman" w:hAnsi="Times New Roman"/>
          <w:iCs/>
          <w:sz w:val="18"/>
          <w:szCs w:val="18"/>
        </w:rPr>
        <w:instrText xml:space="preserve"> ADDIN ZOTERO_ITEM CSL_CITATION {"citationID":"SP36W7cn","properties":{"formattedCitation":"(40)","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volume":"129","author":[{"family":"Shiba</w:instrText>
      </w:r>
      <w:r w:rsidR="00106A52">
        <w:rPr>
          <w:rFonts w:ascii="Cambria Math" w:eastAsia="Times New Roman" w:hAnsi="Cambria Math" w:cs="Cambria Math"/>
          <w:iCs/>
          <w:sz w:val="18"/>
          <w:szCs w:val="18"/>
        </w:rPr>
        <w:instrText>‐</w:instrText>
      </w:r>
      <w:r w:rsidR="00106A52">
        <w:rPr>
          <w:rFonts w:ascii="Times New Roman" w:eastAsia="Times New Roman" w:hAnsi="Times New Roman"/>
          <w:iCs/>
          <w:sz w:val="18"/>
          <w:szCs w:val="18"/>
        </w:rPr>
        <w:instrText xml:space="preserve">Ishii","given":"Aya"},{"family":"Kano","given":"Junko"},{"family":"Morishita","given":"Yukio"},{"family":"Sato","given":"Yukio"},{"family":"Minami","given":"Yuko"},{"family":"Noguchi","given":"Masayuki"}],"issued":{"date-parts":[["2011"]]}}}],"schema":"https://github.com/citation-style-language/schema/raw/master/csl-citation.json"} </w:instrText>
      </w:r>
      <w:r w:rsidR="00106A52">
        <w:rPr>
          <w:rFonts w:ascii="Times New Roman" w:eastAsia="Times New Roman" w:hAnsi="Times New Roman"/>
          <w:iCs/>
          <w:sz w:val="18"/>
          <w:szCs w:val="18"/>
        </w:rPr>
        <w:fldChar w:fldCharType="separate"/>
      </w:r>
      <w:r w:rsidR="00106A52">
        <w:rPr>
          <w:rFonts w:ascii="Times New Roman" w:eastAsia="Times New Roman" w:hAnsi="Times New Roman"/>
          <w:iCs/>
          <w:noProof/>
          <w:sz w:val="18"/>
          <w:szCs w:val="18"/>
        </w:rPr>
        <w:t>(40)</w:t>
      </w:r>
      <w:r w:rsidR="00106A52">
        <w:rPr>
          <w:rFonts w:ascii="Times New Roman" w:eastAsia="Times New Roman" w:hAnsi="Times New Roman"/>
          <w:iCs/>
          <w:sz w:val="18"/>
          <w:szCs w:val="18"/>
        </w:rPr>
        <w:fldChar w:fldCharType="end"/>
      </w:r>
      <w:r w:rsidR="00106A52">
        <w:rPr>
          <w:rFonts w:ascii="Times New Roman" w:eastAsia="Times New Roman" w:hAnsi="Times New Roman"/>
          <w:iCs/>
          <w:sz w:val="18"/>
          <w:szCs w:val="18"/>
        </w:rPr>
        <w:t>.</w:t>
      </w:r>
    </w:p>
    <w:p w14:paraId="0C01A7E4" w14:textId="77777777" w:rsidR="00B54896" w:rsidRPr="004B04B9" w:rsidRDefault="00B54896" w:rsidP="004B04B9">
      <w:pPr>
        <w:jc w:val="both"/>
        <w:rPr>
          <w:rFonts w:ascii="Times New Roman" w:eastAsia="Times New Roman" w:hAnsi="Times New Roman"/>
          <w:iCs/>
          <w:sz w:val="18"/>
          <w:szCs w:val="18"/>
        </w:rPr>
      </w:pPr>
    </w:p>
    <w:p w14:paraId="5180811A" w14:textId="5A98FC69"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2YWZt9yv","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2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vsbFEclW","properties":{"formattedCitation":"(41, 42)","plainCitation":"(41, 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41, 4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w:t>
      </w:r>
      <w:r w:rsidRPr="004B04B9">
        <w:rPr>
          <w:rFonts w:ascii="Times New Roman" w:eastAsia="Times New Roman" w:hAnsi="Times New Roman"/>
          <w:iCs/>
          <w:sz w:val="18"/>
          <w:szCs w:val="18"/>
        </w:rPr>
        <w:t xml:space="preserve">approach to study several results of gene expression data, like 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3B0A3996" w:rsid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4"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5"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124FF5B4" w14:textId="2091B570" w:rsidR="004C1B45" w:rsidRDefault="004C1B45" w:rsidP="00F55294">
      <w:pPr>
        <w:jc w:val="both"/>
        <w:rPr>
          <w:rFonts w:ascii="Times New Roman" w:eastAsia="Times New Roman" w:hAnsi="Times New Roman"/>
          <w:iCs/>
          <w:sz w:val="19"/>
        </w:rPr>
      </w:pPr>
    </w:p>
    <w:p w14:paraId="10EA4243" w14:textId="77777777" w:rsidR="004C1B45" w:rsidRPr="00F55294" w:rsidRDefault="004C1B45" w:rsidP="00F55294">
      <w:pPr>
        <w:jc w:val="both"/>
        <w:rPr>
          <w:rFonts w:ascii="Times New Roman" w:eastAsia="Times New Roman" w:hAnsi="Times New Roman"/>
          <w:iCs/>
          <w:sz w:val="19"/>
        </w:rPr>
      </w:pPr>
    </w:p>
    <w:p w14:paraId="1B255915" w14:textId="2D515DD9" w:rsidR="004C1B45" w:rsidRDefault="003C4201" w:rsidP="00C22B7E">
      <w:pPr>
        <w:jc w:val="both"/>
        <w:rPr>
          <w:rFonts w:ascii="Times New Roman" w:eastAsia="Times New Roman" w:hAnsi="Times New Roman"/>
          <w:b/>
          <w:iCs/>
          <w:sz w:val="21"/>
          <w:szCs w:val="21"/>
        </w:rPr>
      </w:pPr>
      <w:r>
        <w:rPr>
          <w:rFonts w:ascii="Times New Roman" w:eastAsia="Times New Roman" w:hAnsi="Times New Roman"/>
          <w:b/>
          <w:iCs/>
          <w:sz w:val="21"/>
          <w:szCs w:val="21"/>
        </w:rPr>
        <w:t>References</w:t>
      </w:r>
    </w:p>
    <w:p w14:paraId="258A2054" w14:textId="3F070FD5" w:rsidR="003C4201" w:rsidRDefault="003C4201" w:rsidP="00C22B7E">
      <w:pPr>
        <w:jc w:val="both"/>
        <w:rPr>
          <w:rFonts w:ascii="Times New Roman" w:eastAsia="Times New Roman" w:hAnsi="Times New Roman"/>
          <w:b/>
          <w:iCs/>
          <w:sz w:val="17"/>
          <w:szCs w:val="21"/>
        </w:rPr>
      </w:pPr>
    </w:p>
    <w:p w14:paraId="2CFD08AE" w14:textId="77777777" w:rsidR="003C4201" w:rsidRPr="003C4201" w:rsidRDefault="003C4201" w:rsidP="003C4201">
      <w:pPr>
        <w:pStyle w:val="Bibliography"/>
        <w:rPr>
          <w:rFonts w:ascii="Times New Roman" w:hAnsi="Times New Roman" w:cs="Times New Roman"/>
          <w:sz w:val="17"/>
        </w:rPr>
      </w:pPr>
      <w:r>
        <w:rPr>
          <w:rFonts w:eastAsia="Times New Roman"/>
          <w:b/>
          <w:iCs/>
          <w:sz w:val="17"/>
          <w:szCs w:val="21"/>
        </w:rPr>
        <w:fldChar w:fldCharType="begin"/>
      </w:r>
      <w:r>
        <w:rPr>
          <w:rFonts w:eastAsia="Times New Roman"/>
          <w:b/>
          <w:iCs/>
          <w:sz w:val="17"/>
          <w:szCs w:val="21"/>
        </w:rPr>
        <w:instrText xml:space="preserve"> ADDIN ZOTERO_BIBL {"uncited":[],"omitted":[],"custom":[]} CSL_BIBLIOGRAPHY </w:instrText>
      </w:r>
      <w:r>
        <w:rPr>
          <w:rFonts w:eastAsia="Times New Roman"/>
          <w:b/>
          <w:iCs/>
          <w:sz w:val="17"/>
          <w:szCs w:val="21"/>
        </w:rPr>
        <w:fldChar w:fldCharType="separate"/>
      </w:r>
      <w:r w:rsidRPr="003C4201">
        <w:rPr>
          <w:rFonts w:ascii="Times New Roman" w:hAnsi="Times New Roman" w:cs="Times New Roman"/>
          <w:sz w:val="17"/>
        </w:rPr>
        <w:t>1</w:t>
      </w:r>
      <w:r w:rsidRPr="003C4201">
        <w:rPr>
          <w:rFonts w:ascii="Times New Roman" w:hAnsi="Times New Roman" w:cs="Times New Roman"/>
          <w:sz w:val="17"/>
        </w:rPr>
        <w:tab/>
        <w:t xml:space="preserve">Siegel RL, Miller KD and Jemal A: Cancer statistics, 2018. CA Cancer J Clin </w:t>
      </w:r>
      <w:r w:rsidRPr="003C4201">
        <w:rPr>
          <w:rFonts w:ascii="Times New Roman" w:hAnsi="Times New Roman" w:cs="Times New Roman"/>
          <w:i/>
          <w:iCs/>
          <w:sz w:val="17"/>
        </w:rPr>
        <w:t>68</w:t>
      </w:r>
      <w:r w:rsidRPr="003C4201">
        <w:rPr>
          <w:rFonts w:ascii="Times New Roman" w:hAnsi="Times New Roman" w:cs="Times New Roman"/>
          <w:sz w:val="17"/>
        </w:rPr>
        <w:t>: 7–30, 2018. DOI: 10.3322/caac.21442.</w:t>
      </w:r>
    </w:p>
    <w:p w14:paraId="0242BC2E"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w:t>
      </w:r>
      <w:r w:rsidRPr="003C4201">
        <w:rPr>
          <w:rFonts w:ascii="Times New Roman" w:hAnsi="Times New Roman" w:cs="Times New Roman"/>
          <w:sz w:val="17"/>
        </w:rPr>
        <w:tab/>
        <w:t xml:space="preserve">Gillen S, Schuster T, Büschenfelde CM zum, Friess H and Kleeff J: Preoperative/Neoadjuvant Therapy in Pancreatic Cancer: A Systematic Review and Meta-analysis of Response and Resection Percentages. PLOS Med </w:t>
      </w:r>
      <w:r w:rsidRPr="003C4201">
        <w:rPr>
          <w:rFonts w:ascii="Times New Roman" w:hAnsi="Times New Roman" w:cs="Times New Roman"/>
          <w:i/>
          <w:iCs/>
          <w:sz w:val="17"/>
        </w:rPr>
        <w:t>7</w:t>
      </w:r>
      <w:r w:rsidRPr="003C4201">
        <w:rPr>
          <w:rFonts w:ascii="Times New Roman" w:hAnsi="Times New Roman" w:cs="Times New Roman"/>
          <w:sz w:val="17"/>
        </w:rPr>
        <w:t>: e1000267, 2010. DOI: 10.1371/journal.pmed.1000267.</w:t>
      </w:r>
    </w:p>
    <w:p w14:paraId="5539D05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w:t>
      </w:r>
      <w:r w:rsidRPr="003C4201">
        <w:rPr>
          <w:rFonts w:ascii="Times New Roman" w:hAnsi="Times New Roman" w:cs="Times New Roman"/>
          <w:sz w:val="17"/>
        </w:rPr>
        <w:tab/>
        <w:t xml:space="preserve">Tempero MA, Malafa MP, Behrman SW, Benson AB, Casper ES, Chiorean EG, Chung V, Cohen SJ, Czito B and Engebretson A: Pancreatic adenocarcinoma, version 2.2014. J Natl Compr Canc Netw </w:t>
      </w:r>
      <w:r w:rsidRPr="003C4201">
        <w:rPr>
          <w:rFonts w:ascii="Times New Roman" w:hAnsi="Times New Roman" w:cs="Times New Roman"/>
          <w:i/>
          <w:iCs/>
          <w:sz w:val="17"/>
        </w:rPr>
        <w:t>12</w:t>
      </w:r>
      <w:r w:rsidRPr="003C4201">
        <w:rPr>
          <w:rFonts w:ascii="Times New Roman" w:hAnsi="Times New Roman" w:cs="Times New Roman"/>
          <w:sz w:val="17"/>
        </w:rPr>
        <w:t>: 1083–1093, 2014.</w:t>
      </w:r>
    </w:p>
    <w:p w14:paraId="25FA196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w:t>
      </w:r>
      <w:r w:rsidRPr="003C4201">
        <w:rPr>
          <w:rFonts w:ascii="Times New Roman" w:hAnsi="Times New Roman" w:cs="Times New Roman"/>
          <w:sz w:val="17"/>
        </w:rPr>
        <w:tab/>
        <w:t xml:space="preserve">Lambert A, Schwarz L, Borbath I, Henry A, Van Laethem J-L, Malka D, Ducreux M and Conroy T: An update on treatment options for pancreatic adenocarcinoma. Ther Adv Med Oncol </w:t>
      </w:r>
      <w:r w:rsidRPr="003C4201">
        <w:rPr>
          <w:rFonts w:ascii="Times New Roman" w:hAnsi="Times New Roman" w:cs="Times New Roman"/>
          <w:i/>
          <w:iCs/>
          <w:sz w:val="17"/>
        </w:rPr>
        <w:t>11</w:t>
      </w:r>
      <w:r w:rsidRPr="003C4201">
        <w:rPr>
          <w:rFonts w:ascii="Times New Roman" w:hAnsi="Times New Roman" w:cs="Times New Roman"/>
          <w:sz w:val="17"/>
        </w:rPr>
        <w:t>: 175883591987556, 2019. DOI: 10.1177/1758835919875568.</w:t>
      </w:r>
    </w:p>
    <w:p w14:paraId="06ACA0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5</w:t>
      </w:r>
      <w:r w:rsidRPr="003C4201">
        <w:rPr>
          <w:rFonts w:ascii="Times New Roman" w:hAnsi="Times New Roman" w:cs="Times New Roman"/>
          <w:sz w:val="17"/>
        </w:rPr>
        <w:tab/>
        <w:t xml:space="preserve">Alldinger I, Dittert D, Peiper M, Fusco A, Chiappetta G, Staub E, Löhr M, Jesenofsky R, Baretton G and Ockert D: Gene expression analysis of pancreatic cell lines reveals genes overexpressed in pancreatic cancer. Pancreatology </w:t>
      </w:r>
      <w:r w:rsidRPr="003C4201">
        <w:rPr>
          <w:rFonts w:ascii="Times New Roman" w:hAnsi="Times New Roman" w:cs="Times New Roman"/>
          <w:i/>
          <w:iCs/>
          <w:sz w:val="17"/>
        </w:rPr>
        <w:t>5</w:t>
      </w:r>
      <w:r w:rsidRPr="003C4201">
        <w:rPr>
          <w:rFonts w:ascii="Times New Roman" w:hAnsi="Times New Roman" w:cs="Times New Roman"/>
          <w:sz w:val="17"/>
        </w:rPr>
        <w:t>: 370–379, 2005.</w:t>
      </w:r>
    </w:p>
    <w:p w14:paraId="2797A31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6</w:t>
      </w:r>
      <w:r w:rsidRPr="003C4201">
        <w:rPr>
          <w:rFonts w:ascii="Times New Roman" w:hAnsi="Times New Roman" w:cs="Times New Roman"/>
          <w:sz w:val="17"/>
        </w:rPr>
        <w:tab/>
        <w:t xml:space="preserve">Jones S, Zhang X, Parsons DW, Lin JC-H, Leary RJ, Angenendt P, Mankoo P, Carter H, Kamiyama H and Jimeno A: Core signaling pathways in human pancreatic cancers revealed by global genomic analyses. science </w:t>
      </w:r>
      <w:r w:rsidRPr="003C4201">
        <w:rPr>
          <w:rFonts w:ascii="Times New Roman" w:hAnsi="Times New Roman" w:cs="Times New Roman"/>
          <w:i/>
          <w:iCs/>
          <w:sz w:val="17"/>
        </w:rPr>
        <w:t>321</w:t>
      </w:r>
      <w:r w:rsidRPr="003C4201">
        <w:rPr>
          <w:rFonts w:ascii="Times New Roman" w:hAnsi="Times New Roman" w:cs="Times New Roman"/>
          <w:sz w:val="17"/>
        </w:rPr>
        <w:t>: 1801–1806, 2008.</w:t>
      </w:r>
    </w:p>
    <w:p w14:paraId="7F58F5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7</w:t>
      </w:r>
      <w:r w:rsidRPr="003C4201">
        <w:rPr>
          <w:rFonts w:ascii="Times New Roman" w:hAnsi="Times New Roman" w:cs="Times New Roman"/>
          <w:sz w:val="17"/>
        </w:rPr>
        <w:tab/>
        <w:t xml:space="preserve">Zhou W, Sokoll LJ, Bruzek DJ, Zhang L, Velculescu VE, Goldin SB, Hruban RH, Kern SE, Hamilton SR and Chan DW: Identifying markers for pancreatic cancer by gene expression analysis. Cancer Epidemiol Prev Biomark </w:t>
      </w:r>
      <w:r w:rsidRPr="003C4201">
        <w:rPr>
          <w:rFonts w:ascii="Times New Roman" w:hAnsi="Times New Roman" w:cs="Times New Roman"/>
          <w:i/>
          <w:iCs/>
          <w:sz w:val="17"/>
        </w:rPr>
        <w:t>7</w:t>
      </w:r>
      <w:r w:rsidRPr="003C4201">
        <w:rPr>
          <w:rFonts w:ascii="Times New Roman" w:hAnsi="Times New Roman" w:cs="Times New Roman"/>
          <w:sz w:val="17"/>
        </w:rPr>
        <w:t>: 109–112, 1998.</w:t>
      </w:r>
    </w:p>
    <w:p w14:paraId="12D0617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8</w:t>
      </w:r>
      <w:r w:rsidRPr="003C4201">
        <w:rPr>
          <w:rFonts w:ascii="Times New Roman" w:hAnsi="Times New Roman" w:cs="Times New Roman"/>
          <w:sz w:val="17"/>
        </w:rPr>
        <w:tab/>
        <w:t xml:space="preserve">Grützmann R, Boriss H, Ammerpohl O, Lüttges J, Kalthoff H, Schackert HK, Klöppel G, Saeger HD and Pilarsky C: Meta-analysis of microarray data on pancreatic cancer defines a set of commonly dysregulated genes. Oncogene </w:t>
      </w:r>
      <w:r w:rsidRPr="003C4201">
        <w:rPr>
          <w:rFonts w:ascii="Times New Roman" w:hAnsi="Times New Roman" w:cs="Times New Roman"/>
          <w:i/>
          <w:iCs/>
          <w:sz w:val="17"/>
        </w:rPr>
        <w:t>24</w:t>
      </w:r>
      <w:r w:rsidRPr="003C4201">
        <w:rPr>
          <w:rFonts w:ascii="Times New Roman" w:hAnsi="Times New Roman" w:cs="Times New Roman"/>
          <w:sz w:val="17"/>
        </w:rPr>
        <w:t>: 5079–5088, 2005.</w:t>
      </w:r>
    </w:p>
    <w:p w14:paraId="5F38AE4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9</w:t>
      </w:r>
      <w:r w:rsidRPr="003C4201">
        <w:rPr>
          <w:rFonts w:ascii="Times New Roman" w:hAnsi="Times New Roman" w:cs="Times New Roman"/>
          <w:sz w:val="17"/>
        </w:rPr>
        <w:tab/>
        <w:t xml:space="preserve">Grønborg M, Kristiansen TZ, Iwahori A, Chang R, Reddy R, Sato N, Molina H, Jensen ON, Hruban RH and Goggins MG: Biomarker discovery from pancreatic cancer secretome using a differential proteomic approach. Mol Cell Proteomics </w:t>
      </w:r>
      <w:r w:rsidRPr="003C4201">
        <w:rPr>
          <w:rFonts w:ascii="Times New Roman" w:hAnsi="Times New Roman" w:cs="Times New Roman"/>
          <w:i/>
          <w:iCs/>
          <w:sz w:val="17"/>
        </w:rPr>
        <w:t>5</w:t>
      </w:r>
      <w:r w:rsidRPr="003C4201">
        <w:rPr>
          <w:rFonts w:ascii="Times New Roman" w:hAnsi="Times New Roman" w:cs="Times New Roman"/>
          <w:sz w:val="17"/>
        </w:rPr>
        <w:t>: 157–171, 2006.</w:t>
      </w:r>
    </w:p>
    <w:p w14:paraId="1C82F10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0</w:t>
      </w:r>
      <w:r w:rsidRPr="003C4201">
        <w:rPr>
          <w:rFonts w:ascii="Times New Roman" w:hAnsi="Times New Roman" w:cs="Times New Roman"/>
          <w:sz w:val="17"/>
        </w:rPr>
        <w:tab/>
        <w:t xml:space="preserve">Edgar R, Domrachev M and Lash AE: Gene Expression Omnibus: NCBI gene expression and hybridization array data repository. Nucleic Acids Res </w:t>
      </w:r>
      <w:r w:rsidRPr="003C4201">
        <w:rPr>
          <w:rFonts w:ascii="Times New Roman" w:hAnsi="Times New Roman" w:cs="Times New Roman"/>
          <w:i/>
          <w:iCs/>
          <w:sz w:val="17"/>
        </w:rPr>
        <w:t>30</w:t>
      </w:r>
      <w:r w:rsidRPr="003C4201">
        <w:rPr>
          <w:rFonts w:ascii="Times New Roman" w:hAnsi="Times New Roman" w:cs="Times New Roman"/>
          <w:sz w:val="17"/>
        </w:rPr>
        <w:t>: 207–210, 2002. PMID: 11752295. DOI: 10.1093/nar/30.1.207.</w:t>
      </w:r>
    </w:p>
    <w:p w14:paraId="6664559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lastRenderedPageBreak/>
        <w:t>11</w:t>
      </w:r>
      <w:r w:rsidRPr="003C4201">
        <w:rPr>
          <w:rFonts w:ascii="Times New Roman" w:hAnsi="Times New Roman" w:cs="Times New Roman"/>
          <w:sz w:val="17"/>
        </w:rPr>
        <w:tab/>
        <w:t xml:space="preserve">Sherman BT and Lempicki RA: Systematic and integrative analysis of large gene lists using DAVID bioinformatics resources. Nat Protoc </w:t>
      </w:r>
      <w:r w:rsidRPr="003C4201">
        <w:rPr>
          <w:rFonts w:ascii="Times New Roman" w:hAnsi="Times New Roman" w:cs="Times New Roman"/>
          <w:i/>
          <w:iCs/>
          <w:sz w:val="17"/>
        </w:rPr>
        <w:t>4</w:t>
      </w:r>
      <w:r w:rsidRPr="003C4201">
        <w:rPr>
          <w:rFonts w:ascii="Times New Roman" w:hAnsi="Times New Roman" w:cs="Times New Roman"/>
          <w:sz w:val="17"/>
        </w:rPr>
        <w:t>: 44, 2009.</w:t>
      </w:r>
    </w:p>
    <w:p w14:paraId="3234F58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2</w:t>
      </w:r>
      <w:r w:rsidRPr="003C4201">
        <w:rPr>
          <w:rFonts w:ascii="Times New Roman" w:hAnsi="Times New Roman" w:cs="Times New Roman"/>
          <w:sz w:val="17"/>
        </w:rPr>
        <w:tab/>
        <w:t xml:space="preserve">Dineen SP, Roland CL, Greer R, Carbon JG, Toombs JE, Gupta P, Bardeesy N, Sun H, Williams N and Minna JD: Smac mimetic increases chemotherapy response and improves survival in mice with pancreatic cancer. Cancer Res </w:t>
      </w:r>
      <w:r w:rsidRPr="003C4201">
        <w:rPr>
          <w:rFonts w:ascii="Times New Roman" w:hAnsi="Times New Roman" w:cs="Times New Roman"/>
          <w:i/>
          <w:iCs/>
          <w:sz w:val="17"/>
        </w:rPr>
        <w:t>70</w:t>
      </w:r>
      <w:r w:rsidRPr="003C4201">
        <w:rPr>
          <w:rFonts w:ascii="Times New Roman" w:hAnsi="Times New Roman" w:cs="Times New Roman"/>
          <w:sz w:val="17"/>
        </w:rPr>
        <w:t>: 2852–2861, 2010.</w:t>
      </w:r>
    </w:p>
    <w:p w14:paraId="34BBE3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3</w:t>
      </w:r>
      <w:r w:rsidRPr="003C4201">
        <w:rPr>
          <w:rFonts w:ascii="Times New Roman" w:hAnsi="Times New Roman" w:cs="Times New Roman"/>
          <w:sz w:val="17"/>
        </w:rPr>
        <w:tab/>
        <w:t xml:space="preserve">Rahib L, Smith BD, Aizenberg R, Rosenzweig AB, Fleshman JM and Matrisian LM: Projecting Cancer Incidence and Deaths to 2030: The Unexpected Burden of Thyroid, Liver, and Pancreas Cancers in the United States. Cancer Res </w:t>
      </w:r>
      <w:r w:rsidRPr="003C4201">
        <w:rPr>
          <w:rFonts w:ascii="Times New Roman" w:hAnsi="Times New Roman" w:cs="Times New Roman"/>
          <w:i/>
          <w:iCs/>
          <w:sz w:val="17"/>
        </w:rPr>
        <w:t>74</w:t>
      </w:r>
      <w:r w:rsidRPr="003C4201">
        <w:rPr>
          <w:rFonts w:ascii="Times New Roman" w:hAnsi="Times New Roman" w:cs="Times New Roman"/>
          <w:sz w:val="17"/>
        </w:rPr>
        <w:t>: 2913–2921, 2014. DOI: 10.1158/0008-5472.CAN-14-0155.</w:t>
      </w:r>
    </w:p>
    <w:p w14:paraId="2720272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4</w:t>
      </w:r>
      <w:r w:rsidRPr="003C4201">
        <w:rPr>
          <w:rFonts w:ascii="Times New Roman" w:hAnsi="Times New Roman" w:cs="Times New Roman"/>
          <w:sz w:val="17"/>
        </w:rPr>
        <w:tab/>
        <w:t xml:space="preserve">Kamimura K, Yokoo T and Terai S: Gene Therapy for Pancreatic Diseases: Current Status. Int J Mol Sci </w:t>
      </w:r>
      <w:r w:rsidRPr="003C4201">
        <w:rPr>
          <w:rFonts w:ascii="Times New Roman" w:hAnsi="Times New Roman" w:cs="Times New Roman"/>
          <w:i/>
          <w:iCs/>
          <w:sz w:val="17"/>
        </w:rPr>
        <w:t>19</w:t>
      </w:r>
      <w:r w:rsidRPr="003C4201">
        <w:rPr>
          <w:rFonts w:ascii="Times New Roman" w:hAnsi="Times New Roman" w:cs="Times New Roman"/>
          <w:sz w:val="17"/>
        </w:rPr>
        <w:t>: 3415, 2018. DOI: 10.3390/ijms19113415.</w:t>
      </w:r>
    </w:p>
    <w:p w14:paraId="178B465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5</w:t>
      </w:r>
      <w:r w:rsidRPr="003C4201">
        <w:rPr>
          <w:rFonts w:ascii="Times New Roman" w:hAnsi="Times New Roman" w:cs="Times New Roman"/>
          <w:sz w:val="17"/>
        </w:rPr>
        <w:tab/>
        <w:t xml:space="preserve">Franke TF: PI3K/Akt: getting it right matters. Oncogene </w:t>
      </w:r>
      <w:r w:rsidRPr="003C4201">
        <w:rPr>
          <w:rFonts w:ascii="Times New Roman" w:hAnsi="Times New Roman" w:cs="Times New Roman"/>
          <w:i/>
          <w:iCs/>
          <w:sz w:val="17"/>
        </w:rPr>
        <w:t>27</w:t>
      </w:r>
      <w:r w:rsidRPr="003C4201">
        <w:rPr>
          <w:rFonts w:ascii="Times New Roman" w:hAnsi="Times New Roman" w:cs="Times New Roman"/>
          <w:sz w:val="17"/>
        </w:rPr>
        <w:t>: 6473–6488, 2008. DOI: 10.1038/onc.2008.313.</w:t>
      </w:r>
    </w:p>
    <w:p w14:paraId="5516F191"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6</w:t>
      </w:r>
      <w:r w:rsidRPr="003C4201">
        <w:rPr>
          <w:rFonts w:ascii="Times New Roman" w:hAnsi="Times New Roman" w:cs="Times New Roman"/>
          <w:sz w:val="17"/>
        </w:rPr>
        <w:tab/>
        <w:t xml:space="preserve">Hemmings BA and Restuccia DF: PI3K-PKB/Akt Pathway. Cold Spring Harb Perspect Biol </w:t>
      </w:r>
      <w:r w:rsidRPr="003C4201">
        <w:rPr>
          <w:rFonts w:ascii="Times New Roman" w:hAnsi="Times New Roman" w:cs="Times New Roman"/>
          <w:i/>
          <w:iCs/>
          <w:sz w:val="17"/>
        </w:rPr>
        <w:t>4</w:t>
      </w:r>
      <w:r w:rsidRPr="003C4201">
        <w:rPr>
          <w:rFonts w:ascii="Times New Roman" w:hAnsi="Times New Roman" w:cs="Times New Roman"/>
          <w:sz w:val="17"/>
        </w:rPr>
        <w:t>, 2012. PMID: 22952397. DOI: 10.1101/cshperspect.a011189.</w:t>
      </w:r>
    </w:p>
    <w:p w14:paraId="6C3E1FB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7</w:t>
      </w:r>
      <w:r w:rsidRPr="003C4201">
        <w:rPr>
          <w:rFonts w:ascii="Times New Roman" w:hAnsi="Times New Roman" w:cs="Times New Roman"/>
          <w:sz w:val="17"/>
        </w:rPr>
        <w:tab/>
        <w:t xml:space="preserve">Manning BD and Cantley LC: AKT/PKB signaling: navigating downstream. Cell </w:t>
      </w:r>
      <w:r w:rsidRPr="003C4201">
        <w:rPr>
          <w:rFonts w:ascii="Times New Roman" w:hAnsi="Times New Roman" w:cs="Times New Roman"/>
          <w:i/>
          <w:iCs/>
          <w:sz w:val="17"/>
        </w:rPr>
        <w:t>129</w:t>
      </w:r>
      <w:r w:rsidRPr="003C4201">
        <w:rPr>
          <w:rFonts w:ascii="Times New Roman" w:hAnsi="Times New Roman" w:cs="Times New Roman"/>
          <w:sz w:val="17"/>
        </w:rPr>
        <w:t>: 1261–1274, 2007. PMID: 17604717. DOI: 10.1016/j.cell.2007.06.009.</w:t>
      </w:r>
    </w:p>
    <w:p w14:paraId="265399B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8</w:t>
      </w:r>
      <w:r w:rsidRPr="003C4201">
        <w:rPr>
          <w:rFonts w:ascii="Times New Roman" w:hAnsi="Times New Roman" w:cs="Times New Roman"/>
          <w:sz w:val="17"/>
        </w:rPr>
        <w:tab/>
        <w:t xml:space="preserve">Durinck S, Spellman PT, Birney E and Huber W: Mapping identifiers for the integration of genomic datasets with the R/Bioconductor package biomaRt. Nat Protoc </w:t>
      </w:r>
      <w:r w:rsidRPr="003C4201">
        <w:rPr>
          <w:rFonts w:ascii="Times New Roman" w:hAnsi="Times New Roman" w:cs="Times New Roman"/>
          <w:i/>
          <w:iCs/>
          <w:sz w:val="17"/>
        </w:rPr>
        <w:t>4</w:t>
      </w:r>
      <w:r w:rsidRPr="003C4201">
        <w:rPr>
          <w:rFonts w:ascii="Times New Roman" w:hAnsi="Times New Roman" w:cs="Times New Roman"/>
          <w:sz w:val="17"/>
        </w:rPr>
        <w:t>: 1184, 2009.</w:t>
      </w:r>
    </w:p>
    <w:p w14:paraId="703D6449"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9</w:t>
      </w:r>
      <w:r w:rsidRPr="003C4201">
        <w:rPr>
          <w:rFonts w:ascii="Times New Roman" w:hAnsi="Times New Roman" w:cs="Times New Roman"/>
          <w:sz w:val="17"/>
        </w:rPr>
        <w:tab/>
        <w:t xml:space="preserve">Tarca AL, Romero R and Draghici S: Analysis of microarray experiments of gene expression profiling. Am J Obstet Gynecol </w:t>
      </w:r>
      <w:r w:rsidRPr="003C4201">
        <w:rPr>
          <w:rFonts w:ascii="Times New Roman" w:hAnsi="Times New Roman" w:cs="Times New Roman"/>
          <w:i/>
          <w:iCs/>
          <w:sz w:val="17"/>
        </w:rPr>
        <w:t>195</w:t>
      </w:r>
      <w:r w:rsidRPr="003C4201">
        <w:rPr>
          <w:rFonts w:ascii="Times New Roman" w:hAnsi="Times New Roman" w:cs="Times New Roman"/>
          <w:sz w:val="17"/>
        </w:rPr>
        <w:t>: 373–388, 2006. DOI: 10.1016/j.ajog.2006.07.001.</w:t>
      </w:r>
    </w:p>
    <w:p w14:paraId="7E3D3E0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0</w:t>
      </w:r>
      <w:r w:rsidRPr="003C4201">
        <w:rPr>
          <w:rFonts w:ascii="Times New Roman" w:hAnsi="Times New Roman" w:cs="Times New Roman"/>
          <w:sz w:val="17"/>
        </w:rPr>
        <w:tab/>
        <w:t xml:space="preserve">Warnes GR, Bolker B, Bonebakker L, Gentleman R, Huber W, Liaw A, Lumley T, Maechler M, Magnusson A and Moeller S: gplots: Various R programming tools for plotting data. R Package Version </w:t>
      </w:r>
      <w:r w:rsidRPr="003C4201">
        <w:rPr>
          <w:rFonts w:ascii="Times New Roman" w:hAnsi="Times New Roman" w:cs="Times New Roman"/>
          <w:i/>
          <w:iCs/>
          <w:sz w:val="17"/>
        </w:rPr>
        <w:t>2</w:t>
      </w:r>
      <w:r w:rsidRPr="003C4201">
        <w:rPr>
          <w:rFonts w:ascii="Times New Roman" w:hAnsi="Times New Roman" w:cs="Times New Roman"/>
          <w:sz w:val="17"/>
        </w:rPr>
        <w:t>: 1, 2009.</w:t>
      </w:r>
    </w:p>
    <w:p w14:paraId="0E826A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1</w:t>
      </w:r>
      <w:r w:rsidRPr="003C4201">
        <w:rPr>
          <w:rFonts w:ascii="Times New Roman" w:hAnsi="Times New Roman" w:cs="Times New Roman"/>
          <w:sz w:val="17"/>
        </w:rPr>
        <w:tab/>
        <w:t xml:space="preserve">Davis S and Meltzer P: GEOquery: A bridge between the Gene Expression Omnibus (GEO) and BioConductor. Bioinforma Oxf Engl </w:t>
      </w:r>
      <w:r w:rsidRPr="003C4201">
        <w:rPr>
          <w:rFonts w:ascii="Times New Roman" w:hAnsi="Times New Roman" w:cs="Times New Roman"/>
          <w:i/>
          <w:iCs/>
          <w:sz w:val="17"/>
        </w:rPr>
        <w:t>23</w:t>
      </w:r>
      <w:r w:rsidRPr="003C4201">
        <w:rPr>
          <w:rFonts w:ascii="Times New Roman" w:hAnsi="Times New Roman" w:cs="Times New Roman"/>
          <w:sz w:val="17"/>
        </w:rPr>
        <w:t>: 1846–1847, 2007. DOI: 10.1093/bioinformatics/btm254.</w:t>
      </w:r>
    </w:p>
    <w:p w14:paraId="3C3E06A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2</w:t>
      </w:r>
      <w:r w:rsidRPr="003C4201">
        <w:rPr>
          <w:rFonts w:ascii="Times New Roman" w:hAnsi="Times New Roman" w:cs="Times New Roman"/>
          <w:sz w:val="17"/>
        </w:rPr>
        <w:tab/>
        <w:t xml:space="preserve">Benjamini Y and Hochberg Y: Controlling the false discovery rate: a practical and powerful approach to multiple testing. J R Stat Soc Ser B Methodol </w:t>
      </w:r>
      <w:r w:rsidRPr="003C4201">
        <w:rPr>
          <w:rFonts w:ascii="Times New Roman" w:hAnsi="Times New Roman" w:cs="Times New Roman"/>
          <w:i/>
          <w:iCs/>
          <w:sz w:val="17"/>
        </w:rPr>
        <w:t>57</w:t>
      </w:r>
      <w:r w:rsidRPr="003C4201">
        <w:rPr>
          <w:rFonts w:ascii="Times New Roman" w:hAnsi="Times New Roman" w:cs="Times New Roman"/>
          <w:sz w:val="17"/>
        </w:rPr>
        <w:t>: 289–300, 1995.</w:t>
      </w:r>
    </w:p>
    <w:p w14:paraId="3292ECD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3</w:t>
      </w:r>
      <w:r w:rsidRPr="003C4201">
        <w:rPr>
          <w:rFonts w:ascii="Times New Roman" w:hAnsi="Times New Roman" w:cs="Times New Roman"/>
          <w:sz w:val="17"/>
        </w:rPr>
        <w:tab/>
        <w:t>Hochberg Y and Tamhane AC: Multiple comparison procedures. John Wiley &amp; Sons, Inc., 1987.</w:t>
      </w:r>
    </w:p>
    <w:p w14:paraId="4994033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4</w:t>
      </w:r>
      <w:r w:rsidRPr="003C4201">
        <w:rPr>
          <w:rFonts w:ascii="Times New Roman" w:hAnsi="Times New Roman" w:cs="Times New Roman"/>
          <w:sz w:val="17"/>
        </w:rPr>
        <w:tab/>
        <w:t>Dudoit S, Shaffer JP and Boldrick JC: Multiple hypothesis testing in microarray experiments. Stat Sci: 71–103, 2003.</w:t>
      </w:r>
    </w:p>
    <w:p w14:paraId="4E4B2C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5</w:t>
      </w:r>
      <w:r w:rsidRPr="003C4201">
        <w:rPr>
          <w:rFonts w:ascii="Times New Roman" w:hAnsi="Times New Roman" w:cs="Times New Roman"/>
          <w:sz w:val="17"/>
        </w:rPr>
        <w:tab/>
        <w:t xml:space="preserve">Huang DW, Sherman BT, Tan Q, Kir J, Liu D, Bryant D, Guo Y, Stephens R, Baseler MW and Lane HC: DAVID Bioinformatics Resources: expanded annotation database and novel algorithms to better extract biology from large gene lists. Nucleic Acids Res </w:t>
      </w:r>
      <w:r w:rsidRPr="003C4201">
        <w:rPr>
          <w:rFonts w:ascii="Times New Roman" w:hAnsi="Times New Roman" w:cs="Times New Roman"/>
          <w:i/>
          <w:iCs/>
          <w:sz w:val="17"/>
        </w:rPr>
        <w:t>35</w:t>
      </w:r>
      <w:r w:rsidRPr="003C4201">
        <w:rPr>
          <w:rFonts w:ascii="Times New Roman" w:hAnsi="Times New Roman" w:cs="Times New Roman"/>
          <w:sz w:val="17"/>
        </w:rPr>
        <w:t>: W169–W175, 2007.</w:t>
      </w:r>
    </w:p>
    <w:p w14:paraId="34F89DC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6</w:t>
      </w:r>
      <w:r w:rsidRPr="003C4201">
        <w:rPr>
          <w:rFonts w:ascii="Times New Roman" w:hAnsi="Times New Roman" w:cs="Times New Roman"/>
          <w:sz w:val="17"/>
        </w:rPr>
        <w:tab/>
        <w:t xml:space="preserve">Zhou G, Soufan O, Ewald J, Hancock REW, Basu N and Xia J: NetworkAnalyst 3.0: a visual analytics platform for comprehensive gene expression profiling and meta-analysis. Nucleic Acids Res </w:t>
      </w:r>
      <w:r w:rsidRPr="003C4201">
        <w:rPr>
          <w:rFonts w:ascii="Times New Roman" w:hAnsi="Times New Roman" w:cs="Times New Roman"/>
          <w:i/>
          <w:iCs/>
          <w:sz w:val="17"/>
        </w:rPr>
        <w:t>47</w:t>
      </w:r>
      <w:r w:rsidRPr="003C4201">
        <w:rPr>
          <w:rFonts w:ascii="Times New Roman" w:hAnsi="Times New Roman" w:cs="Times New Roman"/>
          <w:sz w:val="17"/>
        </w:rPr>
        <w:t>: W234–W241, 2019. DOI: 10.1093/nar/gkz240.</w:t>
      </w:r>
    </w:p>
    <w:p w14:paraId="40C88CA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7</w:t>
      </w:r>
      <w:r w:rsidRPr="003C4201">
        <w:rPr>
          <w:rFonts w:ascii="Times New Roman" w:hAnsi="Times New Roman" w:cs="Times New Roman"/>
          <w:sz w:val="17"/>
        </w:rPr>
        <w:tab/>
        <w:t xml:space="preserve">Chandrashekar DS, Bashel B, Balasubramanya SAH, Creighton CJ, Ponce-Rodriguez I, Chakravarthi BV and Varambally S: UALCAN: a portal for facilitating tumor subgroup gene expression and survival analyses. Neoplasia </w:t>
      </w:r>
      <w:r w:rsidRPr="003C4201">
        <w:rPr>
          <w:rFonts w:ascii="Times New Roman" w:hAnsi="Times New Roman" w:cs="Times New Roman"/>
          <w:i/>
          <w:iCs/>
          <w:sz w:val="17"/>
        </w:rPr>
        <w:t>19</w:t>
      </w:r>
      <w:r w:rsidRPr="003C4201">
        <w:rPr>
          <w:rFonts w:ascii="Times New Roman" w:hAnsi="Times New Roman" w:cs="Times New Roman"/>
          <w:sz w:val="17"/>
        </w:rPr>
        <w:t>: 649–658, 2017.</w:t>
      </w:r>
    </w:p>
    <w:p w14:paraId="68C84AC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8</w:t>
      </w:r>
      <w:r w:rsidRPr="003C4201">
        <w:rPr>
          <w:rFonts w:ascii="Times New Roman" w:hAnsi="Times New Roman" w:cs="Times New Roman"/>
          <w:sz w:val="17"/>
        </w:rPr>
        <w:tab/>
        <w:t xml:space="preserve">Jiang N, Dai Q, Su X, Fu J, Feng X and Peng J: Role of PI3K/AKT pathway in cancer: the framework of malignant behavior. Mol Biol Rep </w:t>
      </w:r>
      <w:r w:rsidRPr="003C4201">
        <w:rPr>
          <w:rFonts w:ascii="Times New Roman" w:hAnsi="Times New Roman" w:cs="Times New Roman"/>
          <w:i/>
          <w:iCs/>
          <w:sz w:val="17"/>
        </w:rPr>
        <w:t>47</w:t>
      </w:r>
      <w:r w:rsidRPr="003C4201">
        <w:rPr>
          <w:rFonts w:ascii="Times New Roman" w:hAnsi="Times New Roman" w:cs="Times New Roman"/>
          <w:sz w:val="17"/>
        </w:rPr>
        <w:t>: 4587–4629, 2020. PMID: 32333246. DOI: 10.1007/s11033-020-05435-1.</w:t>
      </w:r>
    </w:p>
    <w:p w14:paraId="66E91D3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9</w:t>
      </w:r>
      <w:r w:rsidRPr="003C4201">
        <w:rPr>
          <w:rFonts w:ascii="Times New Roman" w:hAnsi="Times New Roman" w:cs="Times New Roman"/>
          <w:sz w:val="17"/>
        </w:rPr>
        <w:tab/>
        <w:t xml:space="preserve">Yang Y-H, Zhang Y-X, Gui Y, Liu J-B, Sun J-J and Fan H: Analysis of the autophagy gene expression profile of pancreatic cancer based on autophagy-related protein microtubule-associated protein 1A/1B-light chain 3. World J Gastroenterol </w:t>
      </w:r>
      <w:r w:rsidRPr="003C4201">
        <w:rPr>
          <w:rFonts w:ascii="Times New Roman" w:hAnsi="Times New Roman" w:cs="Times New Roman"/>
          <w:i/>
          <w:iCs/>
          <w:sz w:val="17"/>
        </w:rPr>
        <w:t>25</w:t>
      </w:r>
      <w:r w:rsidRPr="003C4201">
        <w:rPr>
          <w:rFonts w:ascii="Times New Roman" w:hAnsi="Times New Roman" w:cs="Times New Roman"/>
          <w:sz w:val="17"/>
        </w:rPr>
        <w:t>: 2086–2098, 2019. PMID: 31114135. DOI: 10.3748/wjg.v25.i17.2086.</w:t>
      </w:r>
    </w:p>
    <w:p w14:paraId="1812A2E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0</w:t>
      </w:r>
      <w:r w:rsidRPr="003C4201">
        <w:rPr>
          <w:rFonts w:ascii="Times New Roman" w:hAnsi="Times New Roman" w:cs="Times New Roman"/>
          <w:sz w:val="17"/>
        </w:rPr>
        <w:tab/>
        <w:t xml:space="preserve">Zhang G, Schetter A, He P, Funamizu N, Gaedcke J, Ghadimi BM, Ried T, Hassan R, Yfantis HG, Lee DH, Lacy C, Maitra A, Hanna N, Alexander HR and Hussain SP: DPEP1 inhibits tumor cell invasiveness, enhances chemosensitivity and predicts clinical outcome in pancreatic ductal adenocarcinoma. PloS One </w:t>
      </w:r>
      <w:r w:rsidRPr="003C4201">
        <w:rPr>
          <w:rFonts w:ascii="Times New Roman" w:hAnsi="Times New Roman" w:cs="Times New Roman"/>
          <w:i/>
          <w:iCs/>
          <w:sz w:val="17"/>
        </w:rPr>
        <w:t>7</w:t>
      </w:r>
      <w:r w:rsidRPr="003C4201">
        <w:rPr>
          <w:rFonts w:ascii="Times New Roman" w:hAnsi="Times New Roman" w:cs="Times New Roman"/>
          <w:sz w:val="17"/>
        </w:rPr>
        <w:t>: e31507, 2012. PMID: 22363658. DOI: 10.1371/journal.pone.0031507.</w:t>
      </w:r>
    </w:p>
    <w:p w14:paraId="1E00E65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1</w:t>
      </w:r>
      <w:r w:rsidRPr="003C4201">
        <w:rPr>
          <w:rFonts w:ascii="Times New Roman" w:hAnsi="Times New Roman" w:cs="Times New Roman"/>
          <w:sz w:val="17"/>
        </w:rPr>
        <w:tab/>
        <w:t xml:space="preserve">Wang X, Wang L, Mo Q, Dong Y, Wang G and Ji A: Changes of Th17/Treg cell and related cytokines in pancreatic cancer patients. Int J Clin Exp Pathol </w:t>
      </w:r>
      <w:r w:rsidRPr="003C4201">
        <w:rPr>
          <w:rFonts w:ascii="Times New Roman" w:hAnsi="Times New Roman" w:cs="Times New Roman"/>
          <w:i/>
          <w:iCs/>
          <w:sz w:val="17"/>
        </w:rPr>
        <w:t>8</w:t>
      </w:r>
      <w:r w:rsidRPr="003C4201">
        <w:rPr>
          <w:rFonts w:ascii="Times New Roman" w:hAnsi="Times New Roman" w:cs="Times New Roman"/>
          <w:sz w:val="17"/>
        </w:rPr>
        <w:t>: 5702–5708, 2015. PMID: 26191284.</w:t>
      </w:r>
    </w:p>
    <w:p w14:paraId="239170B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2</w:t>
      </w:r>
      <w:r w:rsidRPr="003C4201">
        <w:rPr>
          <w:rFonts w:ascii="Times New Roman" w:hAnsi="Times New Roman" w:cs="Times New Roman"/>
          <w:sz w:val="17"/>
        </w:rPr>
        <w:tab/>
        <w:t xml:space="preserve">Lv K, Yang J, Sun J and Guan J: Identification of key candidate genes for pancreatic cancer by bioinformatics analysis. Exp Ther Med </w:t>
      </w:r>
      <w:r w:rsidRPr="003C4201">
        <w:rPr>
          <w:rFonts w:ascii="Times New Roman" w:hAnsi="Times New Roman" w:cs="Times New Roman"/>
          <w:i/>
          <w:iCs/>
          <w:sz w:val="17"/>
        </w:rPr>
        <w:t>18</w:t>
      </w:r>
      <w:r w:rsidRPr="003C4201">
        <w:rPr>
          <w:rFonts w:ascii="Times New Roman" w:hAnsi="Times New Roman" w:cs="Times New Roman"/>
          <w:sz w:val="17"/>
        </w:rPr>
        <w:t>: 451–458, 2019. DOI: 10.3892/etm.2019.7619.</w:t>
      </w:r>
    </w:p>
    <w:p w14:paraId="1D9D356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3</w:t>
      </w:r>
      <w:r w:rsidRPr="003C4201">
        <w:rPr>
          <w:rFonts w:ascii="Times New Roman" w:hAnsi="Times New Roman" w:cs="Times New Roman"/>
          <w:sz w:val="17"/>
        </w:rPr>
        <w:tab/>
        <w:t xml:space="preserve">Pei H, Li L, Fridley BL, Jenkins GD, Kalari KR, Lingle W, Petersen G, Lou Z and Wang L: FKBP51 Affects Cancer Cell Response to Chemotherapy by Negatively Regulating Akt. Cancer Cell </w:t>
      </w:r>
      <w:r w:rsidRPr="003C4201">
        <w:rPr>
          <w:rFonts w:ascii="Times New Roman" w:hAnsi="Times New Roman" w:cs="Times New Roman"/>
          <w:i/>
          <w:iCs/>
          <w:sz w:val="17"/>
        </w:rPr>
        <w:t>16</w:t>
      </w:r>
      <w:r w:rsidRPr="003C4201">
        <w:rPr>
          <w:rFonts w:ascii="Times New Roman" w:hAnsi="Times New Roman" w:cs="Times New Roman"/>
          <w:sz w:val="17"/>
        </w:rPr>
        <w:t>: 259–266, 2009. PMID: 19732725. DOI: 10.1016/j.ccr.2009.07.016.</w:t>
      </w:r>
    </w:p>
    <w:p w14:paraId="3315A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4</w:t>
      </w:r>
      <w:r w:rsidRPr="003C4201">
        <w:rPr>
          <w:rFonts w:ascii="Times New Roman" w:hAnsi="Times New Roman" w:cs="Times New Roman"/>
          <w:sz w:val="17"/>
        </w:rPr>
        <w:tab/>
        <w:t xml:space="preserve">Gene Ontology Consortium: The Gene Ontology (GO) database and informatics resource. Nucleic Acids Res </w:t>
      </w:r>
      <w:r w:rsidRPr="003C4201">
        <w:rPr>
          <w:rFonts w:ascii="Times New Roman" w:hAnsi="Times New Roman" w:cs="Times New Roman"/>
          <w:i/>
          <w:iCs/>
          <w:sz w:val="17"/>
        </w:rPr>
        <w:t>32</w:t>
      </w:r>
      <w:r w:rsidRPr="003C4201">
        <w:rPr>
          <w:rFonts w:ascii="Times New Roman" w:hAnsi="Times New Roman" w:cs="Times New Roman"/>
          <w:sz w:val="17"/>
        </w:rPr>
        <w:t>: D258–D261, 2004.</w:t>
      </w:r>
    </w:p>
    <w:p w14:paraId="60A060C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5</w:t>
      </w:r>
      <w:r w:rsidRPr="003C4201">
        <w:rPr>
          <w:rFonts w:ascii="Times New Roman" w:hAnsi="Times New Roman" w:cs="Times New Roman"/>
          <w:sz w:val="17"/>
        </w:rPr>
        <w:tab/>
        <w:t xml:space="preserve">Santiago L, Daniels G, Wang D, Deng F-M and Lee P: Wnt signaling pathway protein LEF1 in cancer, as a biomarker for prognosis and a target for treatment. Am J Cancer Res </w:t>
      </w:r>
      <w:r w:rsidRPr="003C4201">
        <w:rPr>
          <w:rFonts w:ascii="Times New Roman" w:hAnsi="Times New Roman" w:cs="Times New Roman"/>
          <w:i/>
          <w:iCs/>
          <w:sz w:val="17"/>
        </w:rPr>
        <w:t>7</w:t>
      </w:r>
      <w:r w:rsidRPr="003C4201">
        <w:rPr>
          <w:rFonts w:ascii="Times New Roman" w:hAnsi="Times New Roman" w:cs="Times New Roman"/>
          <w:sz w:val="17"/>
        </w:rPr>
        <w:t>: 1389–1406, 2017. PMID: 28670499.</w:t>
      </w:r>
    </w:p>
    <w:p w14:paraId="03AE611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6</w:t>
      </w:r>
      <w:r w:rsidRPr="003C4201">
        <w:rPr>
          <w:rFonts w:ascii="Times New Roman" w:hAnsi="Times New Roman" w:cs="Times New Roman"/>
          <w:sz w:val="17"/>
        </w:rPr>
        <w:tab/>
        <w:t xml:space="preserve">Tovar EA and Graveel CR: MET in human cancer: germline and somatic mutations. Ann Transl Med </w:t>
      </w:r>
      <w:r w:rsidRPr="003C4201">
        <w:rPr>
          <w:rFonts w:ascii="Times New Roman" w:hAnsi="Times New Roman" w:cs="Times New Roman"/>
          <w:i/>
          <w:iCs/>
          <w:sz w:val="17"/>
        </w:rPr>
        <w:t>5</w:t>
      </w:r>
      <w:r w:rsidRPr="003C4201">
        <w:rPr>
          <w:rFonts w:ascii="Times New Roman" w:hAnsi="Times New Roman" w:cs="Times New Roman"/>
          <w:sz w:val="17"/>
        </w:rPr>
        <w:t>, 2017. PMID: 28603720. DOI: 10.21037/atm.2017.03.64.</w:t>
      </w:r>
    </w:p>
    <w:p w14:paraId="53CF1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7</w:t>
      </w:r>
      <w:r w:rsidRPr="003C4201">
        <w:rPr>
          <w:rFonts w:ascii="Times New Roman" w:hAnsi="Times New Roman" w:cs="Times New Roman"/>
          <w:sz w:val="17"/>
        </w:rPr>
        <w:tab/>
        <w:t xml:space="preserve">Tyagi S, Gupta P, Saini AS, Kaushal C and Sharma S: The peroxisome proliferator-activated receptor: A family of nuclear receptors role in various diseases. J Adv Pharm Technol Res </w:t>
      </w:r>
      <w:r w:rsidRPr="003C4201">
        <w:rPr>
          <w:rFonts w:ascii="Times New Roman" w:hAnsi="Times New Roman" w:cs="Times New Roman"/>
          <w:i/>
          <w:iCs/>
          <w:sz w:val="17"/>
        </w:rPr>
        <w:t>2</w:t>
      </w:r>
      <w:r w:rsidRPr="003C4201">
        <w:rPr>
          <w:rFonts w:ascii="Times New Roman" w:hAnsi="Times New Roman" w:cs="Times New Roman"/>
          <w:sz w:val="17"/>
        </w:rPr>
        <w:t>: 236–240, 2011. PMID: 22247890. DOI: 10.4103/2231-4040.90879.</w:t>
      </w:r>
    </w:p>
    <w:p w14:paraId="4A9E3A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8</w:t>
      </w:r>
      <w:r w:rsidRPr="003C4201">
        <w:rPr>
          <w:rFonts w:ascii="Times New Roman" w:hAnsi="Times New Roman" w:cs="Times New Roman"/>
          <w:sz w:val="17"/>
        </w:rPr>
        <w:tab/>
        <w:t xml:space="preserve">Zuo C, Sheng X, Ma M, Xia M and Ouyang L: ISG15 in the tumorigenesis and treatment of cancer: An emerging role in malignancies of the digestive system. Oncotarget </w:t>
      </w:r>
      <w:r w:rsidRPr="003C4201">
        <w:rPr>
          <w:rFonts w:ascii="Times New Roman" w:hAnsi="Times New Roman" w:cs="Times New Roman"/>
          <w:i/>
          <w:iCs/>
          <w:sz w:val="17"/>
        </w:rPr>
        <w:t>7</w:t>
      </w:r>
      <w:r w:rsidRPr="003C4201">
        <w:rPr>
          <w:rFonts w:ascii="Times New Roman" w:hAnsi="Times New Roman" w:cs="Times New Roman"/>
          <w:sz w:val="17"/>
        </w:rPr>
        <w:t>: 74393–74409, 2016. PMID: 27626310. DOI: 10.18632/oncotarget.11911.</w:t>
      </w:r>
    </w:p>
    <w:p w14:paraId="3343E88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9</w:t>
      </w:r>
      <w:r w:rsidRPr="003C4201">
        <w:rPr>
          <w:rFonts w:ascii="Times New Roman" w:hAnsi="Times New Roman" w:cs="Times New Roman"/>
          <w:sz w:val="17"/>
        </w:rPr>
        <w:tab/>
        <w:t xml:space="preserve">Ozaki T, Yu M, Yin D, Sun D, Zhu Y, Bu Y and Sang M: Impact of RUNX2 on drug-resistant human pancreatic cancer cells with p53 mutations. BMC Cancer </w:t>
      </w:r>
      <w:r w:rsidRPr="003C4201">
        <w:rPr>
          <w:rFonts w:ascii="Times New Roman" w:hAnsi="Times New Roman" w:cs="Times New Roman"/>
          <w:i/>
          <w:iCs/>
          <w:sz w:val="17"/>
        </w:rPr>
        <w:t>18</w:t>
      </w:r>
      <w:r w:rsidRPr="003C4201">
        <w:rPr>
          <w:rFonts w:ascii="Times New Roman" w:hAnsi="Times New Roman" w:cs="Times New Roman"/>
          <w:sz w:val="17"/>
        </w:rPr>
        <w:t>: 309, 2018. DOI: 10.1186/s12885-018-4217-9.</w:t>
      </w:r>
    </w:p>
    <w:p w14:paraId="4F3C532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0</w:t>
      </w:r>
      <w:r w:rsidRPr="003C4201">
        <w:rPr>
          <w:rFonts w:ascii="Times New Roman" w:hAnsi="Times New Roman" w:cs="Times New Roman"/>
          <w:sz w:val="17"/>
        </w:rPr>
        <w:tab/>
        <w:t xml:space="preserve">Shiba‐Ishii A, Kano J, Morishita Y, Sato Y, Minami Y and Noguchi M: High expression of stratifin is a universal abnormality during the course of malignant progression of early-stage lung adenocarcinoma. Int J Cancer </w:t>
      </w:r>
      <w:r w:rsidRPr="003C4201">
        <w:rPr>
          <w:rFonts w:ascii="Times New Roman" w:hAnsi="Times New Roman" w:cs="Times New Roman"/>
          <w:i/>
          <w:iCs/>
          <w:sz w:val="17"/>
        </w:rPr>
        <w:t>129</w:t>
      </w:r>
      <w:r w:rsidRPr="003C4201">
        <w:rPr>
          <w:rFonts w:ascii="Times New Roman" w:hAnsi="Times New Roman" w:cs="Times New Roman"/>
          <w:sz w:val="17"/>
        </w:rPr>
        <w:t>: 2445–2453, 2011. DOI: https://doi.org/10.1002/ijc.25907.</w:t>
      </w:r>
    </w:p>
    <w:p w14:paraId="584E6C9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1</w:t>
      </w:r>
      <w:r w:rsidRPr="003C4201">
        <w:rPr>
          <w:rFonts w:ascii="Times New Roman" w:hAnsi="Times New Roman" w:cs="Times New Roman"/>
          <w:sz w:val="17"/>
        </w:rPr>
        <w:tab/>
        <w:t xml:space="preserve">Hennessy BT, Smith DL, Ram PT, Lu Y and Mills GB: Exploiting the PI3K/AKT pathway for cancer drug discovery. Nat Rev Drug Discov </w:t>
      </w:r>
      <w:r w:rsidRPr="003C4201">
        <w:rPr>
          <w:rFonts w:ascii="Times New Roman" w:hAnsi="Times New Roman" w:cs="Times New Roman"/>
          <w:i/>
          <w:iCs/>
          <w:sz w:val="17"/>
        </w:rPr>
        <w:t>4</w:t>
      </w:r>
      <w:r w:rsidRPr="003C4201">
        <w:rPr>
          <w:rFonts w:ascii="Times New Roman" w:hAnsi="Times New Roman" w:cs="Times New Roman"/>
          <w:sz w:val="17"/>
        </w:rPr>
        <w:t>: 988–1004, 2005.</w:t>
      </w:r>
    </w:p>
    <w:p w14:paraId="53A88E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2</w:t>
      </w:r>
      <w:r w:rsidRPr="003C4201">
        <w:rPr>
          <w:rFonts w:ascii="Times New Roman" w:hAnsi="Times New Roman" w:cs="Times New Roman"/>
          <w:sz w:val="17"/>
        </w:rPr>
        <w:tab/>
        <w:t xml:space="preserve">Rodon J, Dienstmann R, Serra V and Tabernero J: Development of PI3K inhibitors: lessons learned from early clinical trials. Nat Rev Clin Oncol </w:t>
      </w:r>
      <w:r w:rsidRPr="003C4201">
        <w:rPr>
          <w:rFonts w:ascii="Times New Roman" w:hAnsi="Times New Roman" w:cs="Times New Roman"/>
          <w:i/>
          <w:iCs/>
          <w:sz w:val="17"/>
        </w:rPr>
        <w:t>10</w:t>
      </w:r>
      <w:r w:rsidRPr="003C4201">
        <w:rPr>
          <w:rFonts w:ascii="Times New Roman" w:hAnsi="Times New Roman" w:cs="Times New Roman"/>
          <w:sz w:val="17"/>
        </w:rPr>
        <w:t>: 143–153, 2013.</w:t>
      </w:r>
    </w:p>
    <w:p w14:paraId="0CF725A4" w14:textId="0F34649C" w:rsidR="003C4201" w:rsidRPr="004C1B45" w:rsidRDefault="003C4201" w:rsidP="00C22B7E">
      <w:pPr>
        <w:jc w:val="both"/>
        <w:rPr>
          <w:rFonts w:ascii="Times New Roman" w:eastAsia="Times New Roman" w:hAnsi="Times New Roman"/>
          <w:b/>
          <w:iCs/>
          <w:sz w:val="17"/>
          <w:szCs w:val="21"/>
        </w:rPr>
      </w:pPr>
      <w:r>
        <w:rPr>
          <w:rFonts w:ascii="Times New Roman" w:eastAsia="Times New Roman" w:hAnsi="Times New Roman"/>
          <w:b/>
          <w:iCs/>
          <w:sz w:val="17"/>
          <w:szCs w:val="21"/>
        </w:rPr>
        <w:fldChar w:fldCharType="end"/>
      </w:r>
    </w:p>
    <w:p w14:paraId="4B10B061" w14:textId="77777777" w:rsidR="00C22B7E" w:rsidRPr="004C1B45" w:rsidRDefault="00C22B7E" w:rsidP="00C22B7E">
      <w:pPr>
        <w:jc w:val="both"/>
        <w:rPr>
          <w:rFonts w:ascii="Times New Roman" w:eastAsia="Times New Roman" w:hAnsi="Times New Roman"/>
          <w:i/>
          <w:iCs/>
          <w:sz w:val="17"/>
        </w:rPr>
      </w:pPr>
    </w:p>
    <w:p w14:paraId="5A4B638F" w14:textId="77777777" w:rsidR="00FD69CD" w:rsidRPr="004C1B45" w:rsidRDefault="00FD69CD" w:rsidP="003B5952">
      <w:pPr>
        <w:jc w:val="both"/>
        <w:rPr>
          <w:rFonts w:ascii="Times New Roman" w:eastAsia="Times New Roman" w:hAnsi="Times New Roman"/>
          <w:sz w:val="17"/>
          <w:szCs w:val="18"/>
        </w:rPr>
        <w:sectPr w:rsidR="00FD69CD" w:rsidRPr="004C1B45">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4C1B45" w:rsidRDefault="007A3B54">
      <w:pPr>
        <w:spacing w:line="200" w:lineRule="exact"/>
        <w:rPr>
          <w:rFonts w:ascii="Times New Roman" w:eastAsia="Times New Roman" w:hAnsi="Times New Roman"/>
          <w:sz w:val="17"/>
        </w:rPr>
      </w:pPr>
      <w:bookmarkStart w:id="1" w:name="page2"/>
      <w:bookmarkEnd w:id="1"/>
    </w:p>
    <w:p w14:paraId="7BBD8B85" w14:textId="77777777" w:rsidR="007F009C" w:rsidRPr="004C1B45" w:rsidRDefault="007F009C">
      <w:pPr>
        <w:spacing w:line="200" w:lineRule="exact"/>
        <w:rPr>
          <w:rFonts w:ascii="Times New Roman" w:eastAsia="Times New Roman" w:hAnsi="Times New Roman"/>
          <w:sz w:val="17"/>
        </w:rPr>
      </w:pPr>
    </w:p>
    <w:p w14:paraId="319E679A" w14:textId="77777777" w:rsidR="007F009C" w:rsidRPr="004C1B45" w:rsidRDefault="007F009C">
      <w:pPr>
        <w:spacing w:line="200" w:lineRule="exact"/>
        <w:rPr>
          <w:rFonts w:ascii="Times New Roman" w:eastAsia="Times New Roman" w:hAnsi="Times New Roman"/>
          <w:sz w:val="17"/>
        </w:rPr>
      </w:pPr>
    </w:p>
    <w:p w14:paraId="24F94335" w14:textId="77777777" w:rsidR="007F009C" w:rsidRPr="004C1B45" w:rsidRDefault="007F009C">
      <w:pPr>
        <w:spacing w:line="200" w:lineRule="exact"/>
        <w:rPr>
          <w:rFonts w:ascii="Times New Roman" w:eastAsia="Times New Roman" w:hAnsi="Times New Roman"/>
          <w:sz w:val="17"/>
        </w:rPr>
      </w:pPr>
    </w:p>
    <w:p w14:paraId="09940DF1" w14:textId="77777777" w:rsidR="007F009C" w:rsidRPr="004C1B45" w:rsidRDefault="007F009C">
      <w:pPr>
        <w:spacing w:line="200" w:lineRule="exact"/>
        <w:rPr>
          <w:rFonts w:ascii="Times New Roman" w:eastAsia="Times New Roman" w:hAnsi="Times New Roman"/>
          <w:sz w:val="17"/>
        </w:rPr>
      </w:pPr>
    </w:p>
    <w:p w14:paraId="0FE7872F" w14:textId="77777777" w:rsidR="007F009C" w:rsidRPr="004C1B45" w:rsidRDefault="007F009C">
      <w:pPr>
        <w:spacing w:line="200" w:lineRule="exact"/>
        <w:rPr>
          <w:rFonts w:ascii="Times New Roman" w:eastAsia="Times New Roman" w:hAnsi="Times New Roman"/>
          <w:sz w:val="17"/>
        </w:rPr>
      </w:pPr>
    </w:p>
    <w:p w14:paraId="4039C521" w14:textId="77777777" w:rsidR="007F009C" w:rsidRPr="004C1B45" w:rsidRDefault="007F009C">
      <w:pPr>
        <w:spacing w:line="200" w:lineRule="exact"/>
        <w:rPr>
          <w:rFonts w:ascii="Times New Roman" w:eastAsia="Times New Roman" w:hAnsi="Times New Roman"/>
          <w:sz w:val="17"/>
        </w:rPr>
      </w:pPr>
    </w:p>
    <w:p w14:paraId="034C5F87" w14:textId="77777777" w:rsidR="007F009C" w:rsidRPr="004C1B45" w:rsidRDefault="007F009C">
      <w:pPr>
        <w:spacing w:line="200" w:lineRule="exact"/>
        <w:rPr>
          <w:rFonts w:ascii="Times New Roman" w:eastAsia="Times New Roman" w:hAnsi="Times New Roman"/>
          <w:sz w:val="17"/>
        </w:rPr>
      </w:pPr>
    </w:p>
    <w:p w14:paraId="23F97E09" w14:textId="77777777" w:rsidR="007F009C" w:rsidRPr="004C1B45" w:rsidRDefault="007F009C">
      <w:pPr>
        <w:spacing w:line="200" w:lineRule="exact"/>
        <w:rPr>
          <w:rFonts w:ascii="Times New Roman" w:eastAsia="Times New Roman" w:hAnsi="Times New Roman"/>
          <w:sz w:val="17"/>
        </w:rPr>
      </w:pPr>
    </w:p>
    <w:p w14:paraId="3564D765" w14:textId="77777777" w:rsidR="007F009C" w:rsidRPr="004C1B45" w:rsidRDefault="007F009C">
      <w:pPr>
        <w:spacing w:line="200" w:lineRule="exact"/>
        <w:rPr>
          <w:rFonts w:ascii="Times New Roman" w:eastAsia="Times New Roman" w:hAnsi="Times New Roman"/>
          <w:sz w:val="17"/>
        </w:rPr>
      </w:pPr>
    </w:p>
    <w:p w14:paraId="78A80A0A" w14:textId="77777777" w:rsidR="007F009C" w:rsidRPr="004C1B45" w:rsidRDefault="007F009C">
      <w:pPr>
        <w:spacing w:line="200" w:lineRule="exact"/>
        <w:rPr>
          <w:rFonts w:ascii="Times New Roman" w:eastAsia="Times New Roman" w:hAnsi="Times New Roman"/>
          <w:sz w:val="17"/>
        </w:rPr>
      </w:pPr>
    </w:p>
    <w:p w14:paraId="6196255B" w14:textId="77777777" w:rsidR="007F009C" w:rsidRPr="004C1B45" w:rsidRDefault="007F009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2" w:name="page12"/>
      <w:bookmarkEnd w:id="2"/>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106A52" w:rsidRPr="00805A8E" w:rsidRDefault="00106A5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106A52" w:rsidRPr="002744AC" w:rsidRDefault="00106A52" w:rsidP="00F60D67">
                                  <w:pPr>
                                    <w:shd w:val="clear" w:color="auto" w:fill="FFFFFF"/>
                                    <w:spacing w:before="100" w:beforeAutospacing="1" w:after="100" w:afterAutospacing="1"/>
                                    <w:jc w:val="both"/>
                                    <w:rPr>
                                      <w:rFonts w:ascii="Arial" w:hAnsi="Arial"/>
                                    </w:rPr>
                                  </w:pPr>
                                </w:p>
                                <w:p w14:paraId="5B723590" w14:textId="77777777" w:rsidR="00106A52" w:rsidRDefault="00106A5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106A52" w:rsidRPr="00805A8E" w:rsidRDefault="00106A5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106A52" w:rsidRPr="002744AC" w:rsidRDefault="00106A52" w:rsidP="00F60D67">
                            <w:pPr>
                              <w:shd w:val="clear" w:color="auto" w:fill="FFFFFF"/>
                              <w:spacing w:before="100" w:beforeAutospacing="1" w:after="100" w:afterAutospacing="1"/>
                              <w:jc w:val="both"/>
                              <w:rPr>
                                <w:rFonts w:ascii="Arial" w:hAnsi="Arial"/>
                              </w:rPr>
                            </w:pPr>
                          </w:p>
                          <w:p w14:paraId="5B723590" w14:textId="77777777" w:rsidR="00106A52" w:rsidRDefault="00106A52"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5C49664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106A52" w:rsidRPr="001F21FF" w:rsidRDefault="00106A5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106A52" w:rsidRDefault="00106A5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106A52" w:rsidRPr="001F21FF" w:rsidRDefault="00106A5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106A52" w:rsidRDefault="00106A52"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106A52" w:rsidRPr="0014241E" w:rsidRDefault="00106A5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106A52" w:rsidRPr="0014241E" w:rsidRDefault="00106A5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411BB481" w14:textId="717B79CA"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w:lastRenderedPageBreak/>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106A52" w:rsidRPr="000C394A" w:rsidRDefault="00106A5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106A52" w:rsidRPr="0014241E" w:rsidRDefault="00106A52"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106A52" w:rsidRPr="000C394A" w:rsidRDefault="00106A5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106A52" w:rsidRPr="0014241E" w:rsidRDefault="00106A52"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77777777" w:rsidR="000C394A" w:rsidRPr="000C394A" w:rsidRDefault="000C394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106A52" w:rsidRPr="00A01FE4" w:rsidRDefault="00106A5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106A52" w:rsidRPr="000C394A" w:rsidRDefault="00106A52" w:rsidP="00A01FE4">
                                  <w:pPr>
                                    <w:jc w:val="both"/>
                                    <w:rPr>
                                      <w:rFonts w:ascii="Times New Roman" w:hAnsi="Times New Roman" w:cs="Times New Roman"/>
                                      <w:i/>
                                      <w:iCs/>
                                      <w:sz w:val="16"/>
                                      <w:szCs w:val="16"/>
                                    </w:rPr>
                                  </w:pPr>
                                </w:p>
                                <w:p w14:paraId="7914A025" w14:textId="77777777" w:rsidR="00106A52" w:rsidRPr="0014241E" w:rsidRDefault="00106A52"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106A52" w:rsidRPr="00A01FE4" w:rsidRDefault="00106A5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106A52" w:rsidRPr="000C394A" w:rsidRDefault="00106A52" w:rsidP="00A01FE4">
                            <w:pPr>
                              <w:jc w:val="both"/>
                              <w:rPr>
                                <w:rFonts w:ascii="Times New Roman" w:hAnsi="Times New Roman" w:cs="Times New Roman"/>
                                <w:i/>
                                <w:iCs/>
                                <w:sz w:val="16"/>
                                <w:szCs w:val="16"/>
                              </w:rPr>
                            </w:pPr>
                          </w:p>
                          <w:p w14:paraId="7914A025" w14:textId="77777777" w:rsidR="00106A52" w:rsidRPr="0014241E" w:rsidRDefault="00106A52"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77777777" w:rsidR="00E65320" w:rsidRDefault="00E65320"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106A52" w:rsidRPr="0084078A" w:rsidRDefault="00106A5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106A52" w:rsidRDefault="00106A5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106A52" w:rsidRPr="0084078A" w:rsidRDefault="00106A5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106A52" w:rsidRDefault="00106A52"/>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106A52" w:rsidRDefault="00106A52" w:rsidP="00AC413A">
                            <w:pPr>
                              <w:spacing w:before="100" w:line="283" w:lineRule="auto"/>
                              <w:ind w:right="423"/>
                              <w:rPr>
                                <w:i/>
                                <w:color w:val="231F20"/>
                                <w:sz w:val="15"/>
                              </w:rPr>
                            </w:pPr>
                            <w:r>
                              <w:rPr>
                                <w:color w:val="231F20"/>
                                <w:sz w:val="15"/>
                              </w:rPr>
                              <w:t xml:space="preserve">   Abbreviations- gene ontology: GO; biological process: BP; cell component: CC; Kyoto Encyclopedia of Genes and Genomes: KEGG ( by the p value)</w:t>
                            </w:r>
                          </w:p>
                          <w:p w14:paraId="3A2AE07A" w14:textId="77777777" w:rsidR="00106A52" w:rsidRDefault="00106A5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106A52" w:rsidRDefault="00106A52" w:rsidP="00AC413A">
                      <w:pPr>
                        <w:spacing w:before="100" w:line="283" w:lineRule="auto"/>
                        <w:ind w:right="423"/>
                        <w:rPr>
                          <w:i/>
                          <w:color w:val="231F20"/>
                          <w:sz w:val="15"/>
                        </w:rPr>
                      </w:pPr>
                      <w:r>
                        <w:rPr>
                          <w:color w:val="231F20"/>
                          <w:sz w:val="15"/>
                        </w:rPr>
                        <w:t xml:space="preserve">   Abbreviations- gene ontology: GO; biological process: BP; cell component: CC; Kyoto Encyclopedia of Genes and Genomes: KEGG ( by the p value)</w:t>
                      </w:r>
                    </w:p>
                    <w:p w14:paraId="3A2AE07A" w14:textId="77777777" w:rsidR="00106A52" w:rsidRDefault="00106A52" w:rsidP="00666632"/>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0E1734A8"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0F47C8D">
                <wp:simplePos x="0" y="0"/>
                <wp:positionH relativeFrom="column">
                  <wp:posOffset>-130175</wp:posOffset>
                </wp:positionH>
                <wp:positionV relativeFrom="paragraph">
                  <wp:posOffset>136593</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106A52" w:rsidRPr="00666632" w:rsidRDefault="00106A5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106A52" w:rsidRPr="00DD50D1" w:rsidRDefault="00106A52" w:rsidP="00666632">
                            <w:pPr>
                              <w:spacing w:before="100" w:beforeAutospacing="1" w:after="100" w:afterAutospacing="1"/>
                            </w:pPr>
                            <w:r w:rsidRPr="00DD50D1">
                              <w:rPr>
                                <w:rFonts w:ascii="Lato" w:hAnsi="Lato"/>
                              </w:rPr>
                              <w:t xml:space="preserve">category) </w:t>
                            </w:r>
                          </w:p>
                          <w:p w14:paraId="325C48FD" w14:textId="77777777" w:rsidR="00106A52" w:rsidRPr="00DD50D1" w:rsidRDefault="00106A5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25pt;margin-top:10.75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" fillcolor="white [3201]" stroked="f" strokeweight=".5pt">
                <v:textbox>
                  <w:txbxContent>
                    <w:p w14:paraId="3376BB23" w14:textId="01A8E7A9" w:rsidR="00106A52" w:rsidRPr="00666632" w:rsidRDefault="00106A5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106A52" w:rsidRPr="00DD50D1" w:rsidRDefault="00106A52" w:rsidP="00666632">
                      <w:pPr>
                        <w:spacing w:before="100" w:beforeAutospacing="1" w:after="100" w:afterAutospacing="1"/>
                      </w:pPr>
                      <w:r w:rsidRPr="00DD50D1">
                        <w:rPr>
                          <w:rFonts w:ascii="Lato" w:hAnsi="Lato"/>
                        </w:rPr>
                        <w:t xml:space="preserve">category) </w:t>
                      </w:r>
                    </w:p>
                    <w:p w14:paraId="325C48FD" w14:textId="77777777" w:rsidR="00106A52" w:rsidRPr="00DD50D1" w:rsidRDefault="00106A52"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549DBC14"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I</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106A52" w:rsidRDefault="00106A5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106A52" w:rsidRPr="00666632" w:rsidRDefault="00106A5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106A52" w:rsidRPr="004762C5" w:rsidRDefault="00106A52" w:rsidP="00666632">
                            <w:pPr>
                              <w:jc w:val="both"/>
                              <w:rPr>
                                <w:sz w:val="22"/>
                                <w:szCs w:val="22"/>
                              </w:rPr>
                            </w:pPr>
                          </w:p>
                          <w:p w14:paraId="06A83821" w14:textId="77777777" w:rsidR="00106A52" w:rsidRDefault="00106A5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106A52" w:rsidRDefault="00106A5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106A52" w:rsidRPr="00666632" w:rsidRDefault="00106A5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106A52" w:rsidRPr="004762C5" w:rsidRDefault="00106A52" w:rsidP="00666632">
                      <w:pPr>
                        <w:jc w:val="both"/>
                        <w:rPr>
                          <w:sz w:val="22"/>
                          <w:szCs w:val="22"/>
                        </w:rPr>
                      </w:pPr>
                    </w:p>
                    <w:p w14:paraId="06A83821" w14:textId="77777777" w:rsidR="00106A52" w:rsidRDefault="00106A52"/>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570CC771"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Table IV</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106A52" w:rsidRPr="001D394D" w:rsidRDefault="00106A5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06A52" w:rsidRPr="001D394D" w:rsidRDefault="00106A52">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106A52" w:rsidRPr="001D394D" w:rsidRDefault="00106A5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06A52" w:rsidRPr="001D394D" w:rsidRDefault="00106A52">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9CCC2" w14:textId="77777777" w:rsidR="00E1540A" w:rsidRDefault="00E1540A" w:rsidP="0083733A">
      <w:r>
        <w:separator/>
      </w:r>
    </w:p>
  </w:endnote>
  <w:endnote w:type="continuationSeparator" w:id="0">
    <w:p w14:paraId="5A787145" w14:textId="77777777" w:rsidR="00E1540A" w:rsidRDefault="00E1540A"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EndPr>
      <w:rPr>
        <w:rStyle w:val="PageNumber"/>
      </w:rPr>
    </w:sdtEndPr>
    <w:sdtContent>
      <w:p w14:paraId="1FD15FA7" w14:textId="0553334B" w:rsidR="00106A52" w:rsidRDefault="00106A5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106A52" w:rsidRDefault="00106A52"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EndPr>
      <w:rPr>
        <w:rStyle w:val="PageNumber"/>
      </w:rPr>
    </w:sdtEndPr>
    <w:sdtContent>
      <w:p w14:paraId="0D0ED887" w14:textId="0E1F0D05" w:rsidR="00106A52" w:rsidRDefault="00106A5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77777777" w:rsidR="00106A52" w:rsidRDefault="00106A52" w:rsidP="00E653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106A52" w:rsidRDefault="00106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80282" w14:textId="77777777" w:rsidR="00E1540A" w:rsidRDefault="00E1540A" w:rsidP="0083733A">
      <w:r>
        <w:separator/>
      </w:r>
    </w:p>
  </w:footnote>
  <w:footnote w:type="continuationSeparator" w:id="0">
    <w:p w14:paraId="5A2FFC5B" w14:textId="77777777" w:rsidR="00E1540A" w:rsidRDefault="00E1540A"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106A52" w:rsidRDefault="00106A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106A52" w:rsidRDefault="00106A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106A52" w:rsidRDefault="00106A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394A"/>
    <w:rsid w:val="000D7862"/>
    <w:rsid w:val="00106A52"/>
    <w:rsid w:val="0014241E"/>
    <w:rsid w:val="001D394D"/>
    <w:rsid w:val="001F21FF"/>
    <w:rsid w:val="001F6B67"/>
    <w:rsid w:val="002926DD"/>
    <w:rsid w:val="002B1A3F"/>
    <w:rsid w:val="00303AE8"/>
    <w:rsid w:val="00350439"/>
    <w:rsid w:val="003B5952"/>
    <w:rsid w:val="003C4201"/>
    <w:rsid w:val="003E23D1"/>
    <w:rsid w:val="003F100E"/>
    <w:rsid w:val="00415AFE"/>
    <w:rsid w:val="004438B2"/>
    <w:rsid w:val="004B04B9"/>
    <w:rsid w:val="004C1B45"/>
    <w:rsid w:val="00592F9B"/>
    <w:rsid w:val="005B30FE"/>
    <w:rsid w:val="00666632"/>
    <w:rsid w:val="006716EE"/>
    <w:rsid w:val="00683352"/>
    <w:rsid w:val="006C6EF8"/>
    <w:rsid w:val="006E72D6"/>
    <w:rsid w:val="007A1F0D"/>
    <w:rsid w:val="007A3B54"/>
    <w:rsid w:val="007F009C"/>
    <w:rsid w:val="007F3063"/>
    <w:rsid w:val="00805A8E"/>
    <w:rsid w:val="0081579B"/>
    <w:rsid w:val="0083733A"/>
    <w:rsid w:val="0084078A"/>
    <w:rsid w:val="00842DFD"/>
    <w:rsid w:val="00857F62"/>
    <w:rsid w:val="00892FBB"/>
    <w:rsid w:val="00950298"/>
    <w:rsid w:val="0096237B"/>
    <w:rsid w:val="00992E07"/>
    <w:rsid w:val="009D7232"/>
    <w:rsid w:val="00A01FE4"/>
    <w:rsid w:val="00A53332"/>
    <w:rsid w:val="00A62EF1"/>
    <w:rsid w:val="00A661E7"/>
    <w:rsid w:val="00A75A87"/>
    <w:rsid w:val="00AB4242"/>
    <w:rsid w:val="00AB78B4"/>
    <w:rsid w:val="00AC3EC5"/>
    <w:rsid w:val="00AC413A"/>
    <w:rsid w:val="00AE272C"/>
    <w:rsid w:val="00B54896"/>
    <w:rsid w:val="00B60D4D"/>
    <w:rsid w:val="00B916B9"/>
    <w:rsid w:val="00C22B7E"/>
    <w:rsid w:val="00C64D6A"/>
    <w:rsid w:val="00D04F69"/>
    <w:rsid w:val="00D20541"/>
    <w:rsid w:val="00D90EB2"/>
    <w:rsid w:val="00DB04D6"/>
    <w:rsid w:val="00DB7340"/>
    <w:rsid w:val="00DC3378"/>
    <w:rsid w:val="00E1540A"/>
    <w:rsid w:val="00E6388B"/>
    <w:rsid w:val="00E65320"/>
    <w:rsid w:val="00F55294"/>
    <w:rsid w:val="00F60D67"/>
    <w:rsid w:val="00F716EB"/>
    <w:rsid w:val="00FD69CD"/>
    <w:rsid w:val="00FE7014"/>
    <w:rsid w:val="00FF0D2F"/>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190.png"/><Relationship Id="rId68" Type="http://schemas.openxmlformats.org/officeDocument/2006/relationships/image" Target="media/image240.png"/><Relationship Id="rId16" Type="http://schemas.openxmlformats.org/officeDocument/2006/relationships/image" Target="media/image1.emf"/><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90.png"/><Relationship Id="rId58" Type="http://schemas.openxmlformats.org/officeDocument/2006/relationships/image" Target="media/image140.png"/><Relationship Id="rId66" Type="http://schemas.openxmlformats.org/officeDocument/2006/relationships/image" Target="media/image220.png"/><Relationship Id="rId74" Type="http://schemas.openxmlformats.org/officeDocument/2006/relationships/image" Target="media/image300.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170.png"/><Relationship Id="rId19" Type="http://schemas.openxmlformats.org/officeDocument/2006/relationships/image" Target="media/image4.emf"/><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120.png"/><Relationship Id="rId64" Type="http://schemas.openxmlformats.org/officeDocument/2006/relationships/image" Target="media/image200.png"/><Relationship Id="rId69" Type="http://schemas.openxmlformats.org/officeDocument/2006/relationships/image" Target="media/image250.png"/><Relationship Id="rId77" Type="http://schemas.openxmlformats.org/officeDocument/2006/relationships/image" Target="media/image330.png"/><Relationship Id="rId8" Type="http://schemas.openxmlformats.org/officeDocument/2006/relationships/header" Target="header2.xml"/><Relationship Id="rId51" Type="http://schemas.openxmlformats.org/officeDocument/2006/relationships/image" Target="media/image70.png"/><Relationship Id="rId72" Type="http://schemas.openxmlformats.org/officeDocument/2006/relationships/image" Target="media/image280.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150.png"/><Relationship Id="rId67" Type="http://schemas.openxmlformats.org/officeDocument/2006/relationships/image" Target="media/image230.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image" Target="media/image100.png"/><Relationship Id="rId62" Type="http://schemas.openxmlformats.org/officeDocument/2006/relationships/image" Target="media/image180.png"/><Relationship Id="rId70" Type="http://schemas.openxmlformats.org/officeDocument/2006/relationships/image" Target="media/image260.png"/><Relationship Id="rId75" Type="http://schemas.openxmlformats.org/officeDocument/2006/relationships/image" Target="media/image310.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130.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80.png"/><Relationship Id="rId60" Type="http://schemas.openxmlformats.org/officeDocument/2006/relationships/image" Target="media/image160.png"/><Relationship Id="rId65" Type="http://schemas.openxmlformats.org/officeDocument/2006/relationships/image" Target="media/image210.png"/><Relationship Id="rId73" Type="http://schemas.openxmlformats.org/officeDocument/2006/relationships/image" Target="media/image290.png"/><Relationship Id="rId78" Type="http://schemas.openxmlformats.org/officeDocument/2006/relationships/image" Target="media/image340.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60.png"/><Relationship Id="rId55" Type="http://schemas.openxmlformats.org/officeDocument/2006/relationships/image" Target="media/image110.png"/><Relationship Id="rId76" Type="http://schemas.openxmlformats.org/officeDocument/2006/relationships/image" Target="media/image320.png"/><Relationship Id="rId7" Type="http://schemas.openxmlformats.org/officeDocument/2006/relationships/header" Target="header1.xml"/><Relationship Id="rId71" Type="http://schemas.openxmlformats.org/officeDocument/2006/relationships/image" Target="media/image270.png"/><Relationship Id="rId2" Type="http://schemas.openxmlformats.org/officeDocument/2006/relationships/styles" Target="styles.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16875</Words>
  <Characters>98215</Characters>
  <Application>Microsoft Office Word</Application>
  <DocSecurity>0</DocSecurity>
  <Lines>4270</Lines>
  <Paragraphs>1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06</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Guven, Emine</cp:lastModifiedBy>
  <cp:revision>6</cp:revision>
  <cp:lastPrinted>2020-11-27T22:17:00Z</cp:lastPrinted>
  <dcterms:created xsi:type="dcterms:W3CDTF">2020-11-27T22:17:00Z</dcterms:created>
  <dcterms:modified xsi:type="dcterms:W3CDTF">2021-01-0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